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3AC6DB2A"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w:t>
      </w:r>
      <w:r w:rsidR="006D3D76">
        <w:rPr>
          <w:rFonts w:ascii="Aptos" w:hAnsi="Aptos"/>
        </w:rPr>
        <w:t>617</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22EE40C0" w:rsidR="00DE0869" w:rsidRPr="00AF6336" w:rsidRDefault="00000000">
      <w:pPr>
        <w:jc w:val="both"/>
        <w:rPr>
          <w:rFonts w:ascii="Aptos" w:hAnsi="Aptos"/>
        </w:rPr>
      </w:pPr>
      <w:r w:rsidRPr="00AF6336">
        <w:rPr>
          <w:rFonts w:ascii="Aptos" w:hAnsi="Aptos"/>
          <w:b/>
        </w:rPr>
        <w:lastRenderedPageBreak/>
        <w:t>ABSTRACT (2</w:t>
      </w:r>
      <w:r w:rsidR="006D3D76">
        <w:rPr>
          <w:rFonts w:ascii="Aptos" w:hAnsi="Aptos"/>
          <w:b/>
        </w:rPr>
        <w:t>37</w:t>
      </w:r>
      <w:r w:rsidRPr="00AF6336">
        <w:rPr>
          <w:rFonts w:ascii="Aptos" w:hAnsi="Aptos"/>
          <w:b/>
        </w:rPr>
        <w:t xml:space="preserve"> / 250 Words): </w:t>
      </w:r>
      <w:r w:rsidR="00A97CB0" w:rsidRPr="00A97CB0">
        <w:rPr>
          <w:rFonts w:ascii="Aptos" w:hAnsi="Aptos"/>
          <w:bCs/>
        </w:rPr>
        <w:t xml:space="preserve">Continuous self-report ratings offer a high-resolution view of dynamic subjective </w:t>
      </w:r>
      <w:proofErr w:type="gramStart"/>
      <w:r w:rsidR="00A97CB0" w:rsidRPr="00A97CB0">
        <w:rPr>
          <w:rFonts w:ascii="Aptos" w:hAnsi="Aptos"/>
          <w:bCs/>
        </w:rPr>
        <w:t>experiences, yet</w:t>
      </w:r>
      <w:proofErr w:type="gramEnd"/>
      <w:r w:rsidR="00A97CB0" w:rsidRPr="00A97CB0">
        <w:rPr>
          <w:rFonts w:ascii="Aptos" w:hAnsi="Aptos"/>
          <w:bCs/>
        </w:rPr>
        <w:t xml:space="preserve"> concerns about maintaining experiential fidelity have largely limited studies to retrospective </w:t>
      </w:r>
      <w:r w:rsidR="00B45738">
        <w:rPr>
          <w:rFonts w:ascii="Aptos" w:hAnsi="Aptos"/>
          <w:bCs/>
        </w:rPr>
        <w:t>collection, rather than during initial viewing</w:t>
      </w:r>
      <w:r w:rsidR="00A97CB0" w:rsidRPr="00A97CB0">
        <w:rPr>
          <w:rFonts w:ascii="Aptos" w:hAnsi="Aptos"/>
          <w:bCs/>
        </w:rPr>
        <w:t xml:space="preserve">. In this fMRI study, we explored how continuously rating a narrative-driven stimulus during exposure (i.e., expressive active viewing) affects neural activity compared to simply watching the same stimulus without explicit rating (i.e., reflective active viewing). Thirty-five participants watched an episode of a murder-mystery program, with one group continuously rating their certainty about a character's guilt or innocence, and another group considering the same question without providing ratings. Using parametric modulation, univariate contrasts, and inter-subject correlation analyses, we identified distinct neural signatures associated with the rating process. Expressive rating engaged brain regions involved in attention, interoception, and motor control, including the anterior insula, anterior cingulate cortex, and intraparietal sulcus. In contrast, reflective engagement activated the default mode network, including the precuneus and temporoparietal junction, associated with mind-wandering and social cognition. Inter-subject correlation analysis showed greater neural synchrony among </w:t>
      </w:r>
      <w:r w:rsidR="002F2171">
        <w:rPr>
          <w:rFonts w:ascii="Aptos" w:hAnsi="Aptos"/>
          <w:bCs/>
        </w:rPr>
        <w:t xml:space="preserve">expressive </w:t>
      </w:r>
      <w:r w:rsidR="00A97CB0" w:rsidRPr="00A97CB0">
        <w:rPr>
          <w:rFonts w:ascii="Aptos" w:hAnsi="Aptos"/>
          <w:bCs/>
        </w:rPr>
        <w:t xml:space="preserve">raters in control networks, while </w:t>
      </w:r>
      <w:r w:rsidR="002F2171">
        <w:rPr>
          <w:rFonts w:ascii="Aptos" w:hAnsi="Aptos"/>
          <w:bCs/>
        </w:rPr>
        <w:t xml:space="preserve">reflective </w:t>
      </w:r>
      <w:r w:rsidR="00A97CB0" w:rsidRPr="00A97CB0">
        <w:rPr>
          <w:rFonts w:ascii="Aptos" w:hAnsi="Aptos"/>
          <w:bCs/>
        </w:rPr>
        <w:t>non-raters exhibited synchrony in attention and default mode networks. Our findings suggest that although rating alters neural activity by engaging attentional and sensory networks, it does not significantly disrupt emotional processing or higher-order social cognition. This study highlights the value of continuous rating paradigms for capturing dynamic decision-making processes and illustrates the nuanced effects of real-time introspection on neural activity during naturalistic social observation.</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66488797" w14:textId="0E51CA52" w:rsidR="003F613E"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4F2335">
        <w:rPr>
          <w:rFonts w:ascii="Aptos" w:hAnsi="Aptos"/>
        </w:rPr>
        <w:instrText xml:space="preserve"> ADDIN ZOTERO_ITEM CSL_CITATION {"citationID":"9BIkvIv8","properties":{"formattedCitation":"(Robert W. Levenson et al., 1983)","plainCitation":"(Robert W. Levenson et al., 1983)","dontUpdate":true,"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w:t>
      </w:r>
      <w:r w:rsidR="00862995">
        <w:rPr>
          <w:rFonts w:ascii="Aptos" w:hAnsi="Aptos"/>
        </w:rPr>
        <w:t>, such as films or television episodes</w:t>
      </w:r>
      <w:r w:rsidRPr="00AF6336">
        <w:rPr>
          <w:rFonts w:ascii="Aptos" w:hAnsi="Aptos"/>
        </w:rPr>
        <w:t xml:space="preserve"> (e.g., </w:t>
      </w:r>
      <w:hyperlink r:id="rId8">
        <w:r w:rsidR="00004753">
          <w:fldChar w:fldCharType="begin"/>
        </w:r>
        <w:r w:rsidR="004F2335">
          <w:instrText xml:space="preserve"> ADDIN ZOTERO_ITEM CSL_CITATION {"citationID":"ohdQglCO","properties":{"formattedCitation":"(J. Chen et al., 2017; Hasson et al., 2004, 2008)","plainCitation":"(J. Chen et al., 2017; Hasson et al., 2004, 2008)","dontUpdate":true,"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2932,"uris":["http://zotero.org/users/6239255/items/P4KK4LTB"],"itemData":{"id":2932,"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xml:space="preserve">. </w:t>
      </w:r>
      <w:r w:rsidR="00862995">
        <w:rPr>
          <w:rFonts w:ascii="Aptos" w:hAnsi="Aptos"/>
        </w:rPr>
        <w:t>Relative to highly controlled studies, t</w:t>
      </w:r>
      <w:r w:rsidRPr="00AF6336">
        <w:rPr>
          <w:rFonts w:ascii="Aptos" w:hAnsi="Aptos"/>
        </w:rPr>
        <w:t xml:space="preserve">hese dynamic, feature-rich stimuli can more accurately reflect characteristics of real-world contexts </w:t>
      </w:r>
      <w:r w:rsidR="009440B1">
        <w:rPr>
          <w:rFonts w:ascii="Aptos" w:hAnsi="Aptos"/>
        </w:rPr>
        <w:fldChar w:fldCharType="begin"/>
      </w:r>
      <w:r w:rsidR="004F2335">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6274,"uris":["http://zotero.org/users/6239255/items/JWM82S52"],"itemData":{"id":16274,"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6273,"uris":["http://zotero.org/users/6239255/items/JWMFWFG4","http://zotero.org/users/6239255/items/XUIUP9ZU"],"itemData":{"id":16273,"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DuPre et al., 2020; Hamilton &amp; Huth, 2020; Sonkusare et al., 2019)</w:t>
      </w:r>
      <w:r w:rsidR="009440B1">
        <w:rPr>
          <w:rFonts w:ascii="Aptos" w:hAnsi="Aptos"/>
        </w:rPr>
        <w:fldChar w:fldCharType="end"/>
      </w:r>
      <w:r w:rsidR="00862995">
        <w:rPr>
          <w:rFonts w:ascii="Aptos" w:hAnsi="Aptos"/>
        </w:rPr>
        <w:t xml:space="preserve"> </w:t>
      </w:r>
      <w:r w:rsidRPr="00AF6336">
        <w:rPr>
          <w:rFonts w:ascii="Aptos" w:hAnsi="Aptos"/>
        </w:rPr>
        <w:t xml:space="preserve">in </w:t>
      </w:r>
      <w:r w:rsidR="00862995">
        <w:rPr>
          <w:rFonts w:ascii="Aptos" w:hAnsi="Aptos"/>
        </w:rPr>
        <w:t xml:space="preserve">terms of </w:t>
      </w:r>
      <w:r w:rsidRPr="00AF6336">
        <w:rPr>
          <w:rFonts w:ascii="Aptos" w:hAnsi="Aptos"/>
        </w:rPr>
        <w:t>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w:t>
      </w:r>
      <w:r w:rsidR="00862995">
        <w:rPr>
          <w:rFonts w:ascii="Aptos" w:hAnsi="Aptos"/>
        </w:rPr>
        <w:t xml:space="preserve">learning context, </w:t>
      </w:r>
      <w:r w:rsidRPr="00AF6336">
        <w:rPr>
          <w:rFonts w:ascii="Aptos" w:hAnsi="Aptos"/>
        </w:rPr>
        <w:t>interpreting dynamic personal relationships and motivations) (</w:t>
      </w:r>
      <w:r w:rsidR="009440B1">
        <w:rPr>
          <w:rFonts w:ascii="Aptos" w:hAnsi="Aptos"/>
        </w:rPr>
        <w:fldChar w:fldCharType="begin"/>
      </w:r>
      <w:r w:rsidR="004F2335">
        <w:rPr>
          <w:rFonts w:ascii="Aptos" w:hAnsi="Aptos"/>
        </w:rPr>
        <w:instrText xml:space="preserve"> ADDIN ZOTERO_ITEM CSL_CITATION {"citationID":"MTXlASNM","properties":{"formattedCitation":"(Samuel A. Nastase et al., 2020)","plainCitation":"(Samuel A. Nastase et al., 2020)","dontUpdate":true,"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w:t>
      </w:r>
      <w:r w:rsidR="006B1C79" w:rsidRPr="006B1C79">
        <w:rPr>
          <w:rFonts w:ascii="Aptos" w:hAnsi="Aptos"/>
        </w:rPr>
        <w:t xml:space="preserve">For instance, a suspenseful drama film </w:t>
      </w:r>
      <w:r w:rsidR="006B1C79">
        <w:rPr>
          <w:rFonts w:ascii="Aptos" w:hAnsi="Aptos"/>
        </w:rPr>
        <w:t xml:space="preserve">may motivate </w:t>
      </w:r>
      <w:r w:rsidR="006B1C79" w:rsidRPr="006B1C79">
        <w:rPr>
          <w:rFonts w:ascii="Aptos" w:hAnsi="Aptos"/>
        </w:rPr>
        <w:t>viewers to assess</w:t>
      </w:r>
      <w:r w:rsidR="006B1C79">
        <w:rPr>
          <w:rFonts w:ascii="Aptos" w:hAnsi="Aptos"/>
        </w:rPr>
        <w:t xml:space="preserve"> </w:t>
      </w:r>
      <w:proofErr w:type="gramStart"/>
      <w:r w:rsidR="006B1C79">
        <w:rPr>
          <w:rFonts w:ascii="Aptos" w:hAnsi="Aptos"/>
        </w:rPr>
        <w:t>qualities</w:t>
      </w:r>
      <w:proofErr w:type="gramEnd"/>
      <w:r w:rsidR="006B1C79">
        <w:rPr>
          <w:rFonts w:ascii="Aptos" w:hAnsi="Aptos"/>
        </w:rPr>
        <w:t xml:space="preserve"> of the</w:t>
      </w:r>
      <w:r w:rsidR="006B1C79" w:rsidRPr="006B1C79">
        <w:rPr>
          <w:rFonts w:ascii="Aptos" w:hAnsi="Aptos"/>
        </w:rPr>
        <w:t xml:space="preserve"> </w:t>
      </w:r>
      <w:r w:rsidR="006B1C79">
        <w:rPr>
          <w:rFonts w:ascii="Aptos" w:hAnsi="Aptos"/>
        </w:rPr>
        <w:t xml:space="preserve">various </w:t>
      </w:r>
      <w:r w:rsidR="006B1C79" w:rsidRPr="006B1C79">
        <w:rPr>
          <w:rFonts w:ascii="Aptos" w:hAnsi="Aptos"/>
        </w:rPr>
        <w:t>character</w:t>
      </w:r>
      <w:r w:rsidR="006B1C79">
        <w:rPr>
          <w:rFonts w:ascii="Aptos" w:hAnsi="Aptos"/>
        </w:rPr>
        <w:t xml:space="preserve"> and their relationships</w:t>
      </w:r>
      <w:r w:rsidR="006B1C79" w:rsidRPr="006B1C79">
        <w:rPr>
          <w:rFonts w:ascii="Aptos" w:hAnsi="Aptos"/>
        </w:rPr>
        <w:t xml:space="preserve">, </w:t>
      </w:r>
      <w:r w:rsidR="006B1C79">
        <w:rPr>
          <w:rFonts w:ascii="Aptos" w:hAnsi="Aptos"/>
        </w:rPr>
        <w:t>to evaluate</w:t>
      </w:r>
      <w:r w:rsidR="006B1C79" w:rsidRPr="006B1C79">
        <w:rPr>
          <w:rFonts w:ascii="Aptos" w:hAnsi="Aptos"/>
        </w:rPr>
        <w:t xml:space="preserve"> ambiguous social cues and shifting motivations—much like real-world uncertainty in social decision-making. In contrast, a controlled lab task</w:t>
      </w:r>
      <w:r w:rsidR="006B1C79">
        <w:rPr>
          <w:rFonts w:ascii="Aptos" w:hAnsi="Aptos"/>
        </w:rPr>
        <w:t>, such as</w:t>
      </w:r>
      <w:r w:rsidR="006B1C79" w:rsidRPr="006B1C79">
        <w:rPr>
          <w:rFonts w:ascii="Aptos" w:hAnsi="Aptos"/>
        </w:rPr>
        <w:t xml:space="preserve"> </w:t>
      </w:r>
      <w:r w:rsidR="006B1C79">
        <w:rPr>
          <w:rFonts w:ascii="Aptos" w:hAnsi="Aptos"/>
        </w:rPr>
        <w:t>a computerized</w:t>
      </w:r>
      <w:r w:rsidR="006B1C79" w:rsidRPr="006B1C79">
        <w:rPr>
          <w:rFonts w:ascii="Aptos" w:hAnsi="Aptos"/>
        </w:rPr>
        <w:t xml:space="preserve"> ultimatum game</w:t>
      </w:r>
      <w:r w:rsidR="006B1C79">
        <w:rPr>
          <w:rFonts w:ascii="Aptos" w:hAnsi="Aptos"/>
        </w:rPr>
        <w:t>,</w:t>
      </w:r>
      <w:r w:rsidR="006B1C79" w:rsidRPr="006B1C79">
        <w:rPr>
          <w:rFonts w:ascii="Aptos" w:hAnsi="Aptos"/>
        </w:rPr>
        <w:t xml:space="preserve"> isolates decision-making in a simplified, static context, offering participants limited information and clear, quantifiable choices, which lacks the richness and unpredictability found in natural social interactions.</w:t>
      </w:r>
      <w:r w:rsidR="006B1C79">
        <w:rPr>
          <w:rFonts w:ascii="Aptos" w:hAnsi="Aptos"/>
        </w:rPr>
        <w:t xml:space="preserve"> Dynamic, feature-rich stimuli</w:t>
      </w:r>
      <w:r w:rsidR="001D1567" w:rsidRPr="001D1567">
        <w:t xml:space="preserve"> </w:t>
      </w:r>
      <w:r w:rsidRPr="00AF6336">
        <w:rPr>
          <w:rFonts w:ascii="Aptos" w:hAnsi="Aptos"/>
        </w:rPr>
        <w:t xml:space="preserve"> induce strong subjective experiences </w:t>
      </w:r>
      <w:r w:rsidR="00E81C39">
        <w:rPr>
          <w:rFonts w:ascii="Aptos" w:hAnsi="Aptos"/>
        </w:rPr>
        <w:fldChar w:fldCharType="begin"/>
      </w:r>
      <w:r w:rsidR="004F2335">
        <w:rPr>
          <w:rFonts w:ascii="Aptos" w:hAnsi="Aptos"/>
        </w:rPr>
        <w:instrText xml:space="preserve"> ADDIN ZOTERO_ITEM CSL_CITATION {"citationID":"wYohLqbQ","properties":{"formattedCitation":"(Westermann et al., 1996)","plainCitation":"(Westermann et al., 1996)","noteIndex":0},"citationItems":[{"id":16294,"uris":["http://zotero.org/users/6239255/items/SQ7LE9IQ"],"itemData":{"id":16294,"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evoke vivid sensory representations, and provide contexts that mirror e</w:t>
      </w:r>
      <w:r w:rsidR="00862995">
        <w:rPr>
          <w:rFonts w:ascii="Aptos" w:hAnsi="Aptos"/>
        </w:rPr>
        <w:t>vents</w:t>
      </w:r>
      <w:r w:rsidRPr="00AF6336">
        <w:rPr>
          <w:rFonts w:ascii="Aptos" w:hAnsi="Aptos"/>
        </w:rPr>
        <w:t xml:space="preserve"> in our own lives </w:t>
      </w:r>
      <w:r w:rsidR="00E16395">
        <w:rPr>
          <w:rFonts w:ascii="Aptos" w:hAnsi="Aptos"/>
        </w:rPr>
        <w:fldChar w:fldCharType="begin"/>
      </w:r>
      <w:r w:rsidR="004F2335">
        <w:rPr>
          <w:rFonts w:ascii="Aptos" w:hAnsi="Aptos"/>
        </w:rPr>
        <w:instrText xml:space="preserve"> ADDIN ZOTERO_ITEM CSL_CITATION {"citationID":"KZjjwcvo","properties":{"formattedCitation":"(Goldberg et al., 2014; Saarim\\uc0\\u228{}ki, 2021)","plainCitation":"(Goldberg et al., 2014; Saarimäki, 2021)","noteIndex":0},"citationItems":[{"id":16296,"uris":["http://zotero.org/users/6239255/items/9UACCLHY"],"itemData":{"id":16296,"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w:t>
      </w:r>
      <w:r w:rsidR="00016CD1">
        <w:rPr>
          <w:rFonts w:ascii="Aptos" w:hAnsi="Aptos"/>
        </w:rPr>
        <w:t xml:space="preserve"> </w:t>
      </w:r>
      <w:r w:rsidR="00451D5A">
        <w:rPr>
          <w:rFonts w:ascii="Aptos" w:hAnsi="Aptos"/>
        </w:rPr>
        <w:fldChar w:fldCharType="begin"/>
      </w:r>
      <w:r w:rsidR="004F2335">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6347,"uris":["http://zotero.org/users/6239255/items/PHS8AAHD"],"itemData":{"id":16347,"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4F2335">
        <w:rPr>
          <w:rFonts w:ascii="Cambria Math" w:hAnsi="Cambria Math" w:cs="Cambria Math"/>
        </w:rPr>
        <w:instrText>‐</w:instrText>
      </w:r>
      <w:r w:rsidR="004F2335">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6292,"uris":["http://zotero.org/users/6239255/items/VAC9AFVX"],"itemData":{"id":16292,"type":"article-journal","container-title":"Cognition &amp; Emotion","issue":"1","language":"en","page":"87-108","source":"Zotero","title":"Emotion Elicitation Using Films","volume":"9","author":[{"family":"Gross","given":"James J"},{"family":"Levenson","given":"Robert W"}],"issued":{"date-parts":[["1995"]]}}},{"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w:t>
      </w:r>
    </w:p>
    <w:p w14:paraId="4EE109A4" w14:textId="3AA2125D" w:rsidR="00DE0869" w:rsidRPr="00AF6336" w:rsidRDefault="003F613E" w:rsidP="00AF6336">
      <w:pPr>
        <w:spacing w:line="240" w:lineRule="auto"/>
        <w:ind w:firstLine="540"/>
        <w:jc w:val="both"/>
        <w:rPr>
          <w:rFonts w:ascii="Aptos" w:hAnsi="Aptos"/>
        </w:rPr>
      </w:pPr>
      <w:r w:rsidRPr="003F613E">
        <w:rPr>
          <w:rFonts w:ascii="Aptos" w:hAnsi="Aptos"/>
          <w:b/>
          <w:bCs/>
        </w:rPr>
        <w:t>Passive Viewing.</w:t>
      </w:r>
      <w:r>
        <w:rPr>
          <w:rFonts w:ascii="Aptos" w:hAnsi="Aptos"/>
        </w:rPr>
        <w:t xml:space="preserve"> </w:t>
      </w:r>
      <w:r w:rsidRPr="00AF6336">
        <w:rPr>
          <w:rFonts w:ascii="Aptos" w:hAnsi="Aptos"/>
        </w:rPr>
        <w:t xml:space="preserve">When participants passively engage with dynamic stimuli - or watch/listen without an explicitly defined goal - researchers can </w:t>
      </w:r>
      <w:r w:rsidR="009F2A6F">
        <w:rPr>
          <w:rFonts w:ascii="Aptos" w:hAnsi="Aptos"/>
        </w:rPr>
        <w:t>study these</w:t>
      </w:r>
      <w:r w:rsidRPr="00AF6336">
        <w:rPr>
          <w:rFonts w:ascii="Aptos" w:hAnsi="Aptos"/>
        </w:rPr>
        <w:t xml:space="preserve"> unrestricted neural dynamics</w:t>
      </w:r>
      <w:r w:rsidR="009F2A6F">
        <w:rPr>
          <w:rFonts w:ascii="Aptos" w:hAnsi="Aptos"/>
        </w:rPr>
        <w:t xml:space="preserve"> to model real world cognitive processes</w:t>
      </w:r>
      <w:r w:rsidRPr="00AF6336">
        <w:rPr>
          <w:rFonts w:ascii="Aptos" w:hAnsi="Aptos"/>
        </w:rPr>
        <w:t xml:space="preserve"> </w:t>
      </w:r>
      <w:r w:rsidR="00451D5A">
        <w:rPr>
          <w:rFonts w:ascii="Aptos" w:hAnsi="Aptos"/>
        </w:rPr>
        <w:fldChar w:fldCharType="begin"/>
      </w:r>
      <w:r w:rsidR="004F2335">
        <w:rPr>
          <w:rFonts w:ascii="Aptos" w:hAnsi="Aptos"/>
        </w:rPr>
        <w:instrText xml:space="preserve"> ADDIN ZOTERO_ITEM CSL_CITATION {"citationID":"QeNjgrED","properties":{"formattedCitation":"(Nastase et al., 2020)","plainCitation":"(Nastase et al., 2020)","noteIndex":0},"citationItems":[{"id":16216,"uris":["http://zotero.org/users/6239255/items/I6GAVZUZ"],"itemData":{"id":16216,"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Pr="00AF6336">
        <w:rPr>
          <w:rFonts w:ascii="Aptos" w:hAnsi="Aptos"/>
        </w:rPr>
        <w:t xml:space="preserve">. However, this passive approach </w:t>
      </w:r>
      <w:r w:rsidR="009F2A6F">
        <w:rPr>
          <w:rFonts w:ascii="Aptos" w:hAnsi="Aptos"/>
        </w:rPr>
        <w:t xml:space="preserve">on its own can be </w:t>
      </w:r>
      <w:r w:rsidRPr="00AF6336">
        <w:rPr>
          <w:rFonts w:ascii="Aptos" w:hAnsi="Aptos"/>
        </w:rPr>
        <w:t xml:space="preserve">somewhat limited. Without accurately extracting and reliably modeling both stimuli features </w:t>
      </w:r>
      <w:r w:rsidR="008438E1">
        <w:rPr>
          <w:rFonts w:ascii="Aptos" w:hAnsi="Aptos"/>
        </w:rPr>
        <w:fldChar w:fldCharType="begin"/>
      </w:r>
      <w:r w:rsidR="004F2335">
        <w:rPr>
          <w:rFonts w:ascii="Aptos" w:hAnsi="Aptos"/>
        </w:rPr>
        <w:instrText xml:space="preserve"> ADDIN ZOTERO_ITEM CSL_CITATION {"citationID":"zKXo1ntt","properties":{"formattedCitation":"(Simony &amp; Chang, 2020)","plainCitation":"(Simony &amp; Chang, 2020)","noteIndex":0},"citationItems":[{"id":16215,"uris":["http://zotero.org/users/6239255/items/RNB4SZKX"],"itemData":{"id":16215,"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Pr="00AF6336">
        <w:rPr>
          <w:rFonts w:ascii="Aptos" w:hAnsi="Aptos"/>
        </w:rPr>
        <w:t xml:space="preserve"> </w:t>
      </w:r>
      <w:r w:rsidRPr="00AF6336">
        <w:rPr>
          <w:rFonts w:ascii="Aptos" w:hAnsi="Aptos"/>
          <w:i/>
        </w:rPr>
        <w:t>and</w:t>
      </w:r>
      <w:r w:rsidRPr="00AF6336">
        <w:rPr>
          <w:rFonts w:ascii="Aptos" w:hAnsi="Aptos"/>
        </w:rPr>
        <w:t xml:space="preserve"> the subjective experiences of participants </w:t>
      </w:r>
      <w:r w:rsidR="00451D5A">
        <w:rPr>
          <w:rFonts w:ascii="Aptos" w:hAnsi="Aptos"/>
        </w:rPr>
        <w:fldChar w:fldCharType="begin"/>
      </w:r>
      <w:r w:rsidR="004F2335">
        <w:rPr>
          <w:rFonts w:ascii="Aptos" w:hAnsi="Aptos"/>
        </w:rPr>
        <w:instrText xml:space="preserve"> ADDIN ZOTERO_ITEM CSL_CITATION {"citationID":"iLtmaa9C","properties":{"formattedCitation":"(Saarim\\uc0\\u228{}ki, 2021)","plainCitation":"(Saarimäki, 2021)","noteIndex":0},"citationItems":[{"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Saarimäki, 2021)</w:t>
      </w:r>
      <w:r w:rsidR="00451D5A">
        <w:rPr>
          <w:rFonts w:ascii="Aptos" w:hAnsi="Aptos"/>
        </w:rPr>
        <w:fldChar w:fldCharType="end"/>
      </w:r>
      <w:r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4F2335">
        <w:rPr>
          <w:rFonts w:ascii="Aptos" w:hAnsi="Aptos"/>
        </w:rPr>
        <w:instrText xml:space="preserve"> ADDIN ZOTERO_ITEM CSL_CITATION {"citationID":"bJjTbmsl","properties":{"formattedCitation":"(de la Vega et al., 2022)","plainCitation":"(de la Vega et al., 2022)","dontUpdate":true,"noteIndex":0},"citationItems":[{"id":16156,"uris":["http://zotero.org/users/6239255/items/VN8GQ5SG"],"itemData":{"id":16156,"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Pr="00AF6336">
        <w:rPr>
          <w:rFonts w:ascii="Aptos" w:hAnsi="Aptos"/>
        </w:rPr>
        <w:t>) solve some of the issues for documenting tangible stimuli features. However, standardizing the capture of subjective experiences is uniquely challenging and comparatively less developed</w:t>
      </w:r>
      <w:r w:rsidR="00862995">
        <w:rPr>
          <w:rFonts w:ascii="Aptos" w:hAnsi="Aptos"/>
        </w:rPr>
        <w:t xml:space="preserve"> as a method</w:t>
      </w:r>
      <w:r w:rsidRPr="00AF6336">
        <w:rPr>
          <w:rFonts w:ascii="Aptos" w:hAnsi="Aptos"/>
        </w:rPr>
        <w:t xml:space="preserve"> </w:t>
      </w:r>
      <w:r w:rsidR="003C2D18">
        <w:rPr>
          <w:rFonts w:ascii="Aptos" w:hAnsi="Aptos"/>
        </w:rPr>
        <w:fldChar w:fldCharType="begin"/>
      </w:r>
      <w:r w:rsidR="004F2335">
        <w:rPr>
          <w:rFonts w:ascii="Aptos" w:hAnsi="Aptos"/>
        </w:rPr>
        <w:instrText xml:space="preserve"> ADDIN ZOTERO_ITEM CSL_CITATION {"citationID":"xF8bdHES","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Pr="00AF6336">
        <w:rPr>
          <w:rFonts w:ascii="Aptos" w:hAnsi="Aptos"/>
        </w:rPr>
        <w:t xml:space="preserve">.  </w:t>
      </w:r>
    </w:p>
    <w:p w14:paraId="2A3BB5A4" w14:textId="31395A50" w:rsidR="00DE0869"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4F2335">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for reviews). We term this</w:t>
      </w:r>
      <w:r w:rsidR="00862995">
        <w:rPr>
          <w:rFonts w:ascii="Aptos" w:hAnsi="Aptos"/>
        </w:rPr>
        <w:t xml:space="preserve"> method</w:t>
      </w:r>
      <w:r w:rsidRPr="00AF6336">
        <w:rPr>
          <w:rFonts w:ascii="Aptos" w:hAnsi="Aptos"/>
        </w:rPr>
        <w:t xml:space="preserve"> </w:t>
      </w:r>
      <w:r w:rsidRPr="00AF6336">
        <w:rPr>
          <w:rFonts w:ascii="Aptos" w:hAnsi="Aptos"/>
          <w:i/>
        </w:rPr>
        <w:t>active viewing</w:t>
      </w:r>
      <w:r>
        <w:rPr>
          <w:rFonts w:ascii="Aptos" w:hAnsi="Aptos"/>
          <w:iCs/>
        </w:rPr>
        <w:t xml:space="preserve">, in contrast to </w:t>
      </w:r>
      <w:r>
        <w:rPr>
          <w:rFonts w:ascii="Aptos" w:hAnsi="Aptos"/>
          <w:i/>
        </w:rPr>
        <w:t>passive viewing</w:t>
      </w:r>
      <w:r w:rsidR="003F613E">
        <w:rPr>
          <w:rFonts w:ascii="Aptos" w:hAnsi="Aptos"/>
          <w:i/>
        </w:rPr>
        <w:t xml:space="preserve"> </w:t>
      </w:r>
      <w:r w:rsidR="003F613E" w:rsidRPr="003F613E">
        <w:rPr>
          <w:rFonts w:ascii="Aptos" w:hAnsi="Aptos"/>
          <w:iCs/>
        </w:rPr>
        <w:t>(</w:t>
      </w:r>
      <w:r w:rsidR="003F613E" w:rsidRPr="003F613E">
        <w:rPr>
          <w:rFonts w:ascii="Aptos" w:hAnsi="Aptos"/>
          <w:b/>
          <w:bCs/>
          <w:iCs/>
        </w:rPr>
        <w:t>Figure 1</w:t>
      </w:r>
      <w:r w:rsidR="003F613E" w:rsidRPr="003F613E">
        <w:rPr>
          <w:rFonts w:ascii="Aptos" w:hAnsi="Aptos"/>
          <w:iCs/>
        </w:rPr>
        <w:t>)</w:t>
      </w:r>
      <w:r w:rsidRPr="00AF6336">
        <w:rPr>
          <w:rFonts w:ascii="Aptos" w:hAnsi="Aptos"/>
        </w:rPr>
        <w:t>.</w:t>
      </w:r>
      <w:r w:rsidR="003F613E">
        <w:rPr>
          <w:rFonts w:ascii="Aptos" w:hAnsi="Aptos"/>
        </w:rPr>
        <w:t xml:space="preserve"> </w:t>
      </w:r>
      <w:r w:rsidRPr="00AF6336">
        <w:rPr>
          <w:rFonts w:ascii="Aptos" w:hAnsi="Aptos"/>
        </w:rPr>
        <w:t xml:space="preserve"> Continuous self-report rating approaches have been used extensively beyond neuroimaging as a high-resolution representation of subjective experiences (</w:t>
      </w:r>
      <w:r w:rsidR="00364897">
        <w:rPr>
          <w:rFonts w:ascii="Aptos" w:hAnsi="Aptos"/>
        </w:rPr>
        <w:fldChar w:fldCharType="begin"/>
      </w:r>
      <w:r w:rsidR="004F2335">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217,"uris":["http://zotero.org/users/6239255/items/44XQVJUQ","http://zotero.org/users/6239255/items/7XW75S74"],"itemData":{"id":16217,"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4F2335">
        <w:rPr>
          <w:rFonts w:ascii="Aptos" w:hAnsi="Aptos"/>
        </w:rPr>
        <w:instrText xml:space="preserve"> ADDIN ZOTERO_ITEM CSL_CITATION {"citationID":"v2unmWYI","properties":{"formattedCitation":"(Ruef &amp; Levenson, 2007)","plainCitation":"(Ruef &amp; Levenson, 2007)","dontUpdate":true,"noteIndex":0},"citationItems":[{"id":16290,"uris":["http://zotero.org/users/6239255/items/ZDP9QBSZ"],"itemData":{"id":16290,"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4F2335">
        <w:rPr>
          <w:rFonts w:ascii="Aptos" w:hAnsi="Aptos"/>
        </w:rPr>
        <w:instrText xml:space="preserve"> ADDIN ZOTERO_ITEM CSL_CITATION {"citationID":"31T4xcFD","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w:t>
      </w:r>
      <w:r w:rsidR="00862995">
        <w:rPr>
          <w:rFonts w:ascii="Aptos" w:hAnsi="Aptos"/>
        </w:rPr>
        <w:t>affording</w:t>
      </w:r>
      <w:r w:rsidRPr="00AF6336">
        <w:rPr>
          <w:rFonts w:ascii="Aptos" w:hAnsi="Aptos"/>
        </w:rPr>
        <w:t xml:space="preserve"> researchers </w:t>
      </w:r>
      <w:r w:rsidR="00862995">
        <w:rPr>
          <w:rFonts w:ascii="Aptos" w:hAnsi="Aptos"/>
        </w:rPr>
        <w:t>a</w:t>
      </w:r>
      <w:r w:rsidRPr="00AF6336">
        <w:rPr>
          <w:rFonts w:ascii="Aptos" w:hAnsi="Aptos"/>
        </w:rPr>
        <w:t xml:space="preserve">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 xml:space="preserve">at the cost of </w:t>
      </w:r>
      <w:r w:rsidR="00862995">
        <w:rPr>
          <w:rFonts w:ascii="Aptos" w:hAnsi="Aptos"/>
        </w:rPr>
        <w:t xml:space="preserve">reduced </w:t>
      </w:r>
      <w:r w:rsidR="000D0A97" w:rsidRPr="00AF6336">
        <w:rPr>
          <w:rFonts w:ascii="Aptos" w:hAnsi="Aptos"/>
        </w:rPr>
        <w:t xml:space="preserve">ecological validity </w:t>
      </w:r>
      <w:r w:rsidR="00862995">
        <w:rPr>
          <w:rFonts w:ascii="Aptos" w:hAnsi="Aptos"/>
        </w:rPr>
        <w:t xml:space="preserve">relative to </w:t>
      </w:r>
      <w:r w:rsidR="000D0A97" w:rsidRPr="00AF6336">
        <w:rPr>
          <w:rFonts w:ascii="Aptos" w:hAnsi="Aptos"/>
        </w:rPr>
        <w:t>passive viewing paradigms</w:t>
      </w:r>
      <w:r w:rsidR="00E45777">
        <w:rPr>
          <w:rFonts w:ascii="Aptos" w:hAnsi="Aptos"/>
        </w:rPr>
        <w:t xml:space="preserve"> by engaging more deliberative, top-down attention processes </w:t>
      </w:r>
      <w:r w:rsidR="00E45777">
        <w:rPr>
          <w:rFonts w:ascii="Aptos" w:hAnsi="Aptos"/>
        </w:rPr>
        <w:lastRenderedPageBreak/>
        <w:t xml:space="preserve">than passive, naturalistic viewing </w:t>
      </w:r>
      <w:r w:rsidR="00E45777">
        <w:rPr>
          <w:rFonts w:ascii="Aptos" w:hAnsi="Aptos"/>
        </w:rPr>
        <w:fldChar w:fldCharType="begin"/>
      </w:r>
      <w:r w:rsidR="004F2335">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6373,"uris":["http://zotero.org/users/6239255/items/PLTGQ6TS"],"itemData":{"id":1637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6174,"uris":["http://zotero.org/users/6239255/items/7I3Q8UPR"],"itemData":{"id":16174,"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Pr>
          <w:rFonts w:ascii="Aptos" w:hAnsi="Aptos"/>
        </w:rPr>
        <w:fldChar w:fldCharType="separate"/>
      </w:r>
      <w:r w:rsidR="00B11CB8" w:rsidRPr="00B11CB8">
        <w:rPr>
          <w:rFonts w:ascii="Aptos" w:hAnsi="Aptos"/>
        </w:rPr>
        <w:t>(Hasson et al., 2012; Posner &amp; Petersen, 1990; Sonkusare et al., 2019)</w:t>
      </w:r>
      <w:r w:rsidR="00E45777">
        <w:rPr>
          <w:rFonts w:ascii="Aptos" w:hAnsi="Aptos"/>
        </w:rPr>
        <w:fldChar w:fldCharType="end"/>
      </w:r>
      <w:r w:rsidR="000D0A97">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4F2335">
        <w:rPr>
          <w:rFonts w:ascii="Aptos" w:hAnsi="Aptos"/>
        </w:rPr>
        <w:instrText xml:space="preserve"> ADDIN ZOTERO_ITEM CSL_CITATION {"citationID":"aRInKNg3","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05747BFC" w14:textId="77777777" w:rsidR="004C4E17" w:rsidRDefault="004C4E17" w:rsidP="004C4E17">
      <w:pPr>
        <w:spacing w:line="240" w:lineRule="auto"/>
        <w:jc w:val="both"/>
        <w:rPr>
          <w:rFonts w:ascii="Aptos" w:hAnsi="Aptos"/>
        </w:rPr>
      </w:pPr>
      <w:r>
        <w:rPr>
          <w:rFonts w:ascii="Aptos" w:hAnsi="Aptos"/>
          <w:noProof/>
        </w:rPr>
        <w:drawing>
          <wp:inline distT="0" distB="0" distL="0" distR="0" wp14:anchorId="0561F097" wp14:editId="195780AA">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60C51FCD" w14:textId="77777777" w:rsidR="004C4E17" w:rsidRDefault="004C4E17" w:rsidP="004C4E17">
      <w:pPr>
        <w:spacing w:line="240" w:lineRule="auto"/>
        <w:jc w:val="both"/>
        <w:rPr>
          <w:rFonts w:ascii="Aptos" w:hAnsi="Aptos"/>
        </w:rPr>
      </w:pPr>
      <w:r>
        <w:rPr>
          <w:rFonts w:ascii="Aptos" w:hAnsi="Aptos"/>
        </w:rPr>
        <w:t>Figure 1. Conceptual overview.</w:t>
      </w:r>
    </w:p>
    <w:p w14:paraId="0C0DB8BA" w14:textId="77777777" w:rsidR="004C4E17" w:rsidRPr="00AF6336" w:rsidRDefault="004C4E17" w:rsidP="004C4E17">
      <w:pPr>
        <w:spacing w:line="240" w:lineRule="auto"/>
        <w:jc w:val="both"/>
        <w:rPr>
          <w:rFonts w:ascii="Aptos" w:hAnsi="Aptos"/>
        </w:rPr>
      </w:pPr>
    </w:p>
    <w:p w14:paraId="4FB41EFB" w14:textId="1C8A5C73"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4F2335">
        <w:rPr>
          <w:rFonts w:ascii="Aptos" w:hAnsi="Aptos"/>
        </w:rPr>
        <w:instrText xml:space="preserve"> ADDIN ZOTERO_ITEM CSL_CITATION {"citationID":"xBlJUwWd","properties":{"formattedCitation":"(Lahnakoski et al., 2014; Song et al., 2021)","plainCitation":"(Lahnakoski et al., 2014; Song et al., 2021)","dontUpdate":true,"noteIndex":0},"citationItems":[{"id":2822,"uris":["http://zotero.org/users/6239255/items/4A6X6BHL"],"itemData":{"id":2822,"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r w:rsidR="00D7249E" w:rsidRPr="00D7249E">
        <w:rPr>
          <w:rFonts w:ascii="Aptos" w:hAnsi="Aptos"/>
        </w:rPr>
        <w:t>Lahnakoski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4F2335">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Hutcherson et al., 2005; Nummenmaa et al., 2012)</w:t>
      </w:r>
      <w:r w:rsidR="00D7249E">
        <w:rPr>
          <w:rFonts w:ascii="Aptos" w:hAnsi="Aptos"/>
        </w:rPr>
        <w:fldChar w:fldCharType="end"/>
      </w:r>
      <w:r w:rsidR="00D7249E">
        <w:rPr>
          <w:rFonts w:ascii="Aptos" w:hAnsi="Aptos"/>
        </w:rPr>
        <w:t xml:space="preserve"> </w:t>
      </w:r>
      <w:r w:rsidR="00890300">
        <w:rPr>
          <w:rFonts w:ascii="Aptos" w:hAnsi="Aptos"/>
        </w:rPr>
        <w:t>specific instructions to 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4F2335">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2685,"uris":["http://zotero.org/users/6239255/items/KQ9HBF4R"],"itemData":{"id":2685,"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w:t>
      </w:r>
      <w:r w:rsidR="00862995">
        <w:rPr>
          <w:rFonts w:ascii="Aptos" w:hAnsi="Aptos"/>
        </w:rPr>
        <w:t>meta</w:t>
      </w:r>
      <w:r w:rsidRPr="00AF6336">
        <w:rPr>
          <w:rFonts w:ascii="Aptos" w:hAnsi="Aptos"/>
        </w:rPr>
        <w:t>cognitive phenomena</w:t>
      </w:r>
      <w:r w:rsidR="00890300">
        <w:rPr>
          <w:rFonts w:ascii="Aptos" w:hAnsi="Aptos"/>
        </w:rPr>
        <w:t xml:space="preserve">, assuming that subjects are able to </w:t>
      </w:r>
      <w:proofErr w:type="gramStart"/>
      <w:r w:rsidR="00890300">
        <w:rPr>
          <w:rFonts w:ascii="Aptos" w:hAnsi="Aptos"/>
        </w:rPr>
        <w:t>accurate</w:t>
      </w:r>
      <w:proofErr w:type="gramEnd"/>
      <w:r w:rsidR="00890300">
        <w:rPr>
          <w:rFonts w:ascii="Aptos" w:hAnsi="Aptos"/>
        </w:rPr>
        <w:t xml:space="preserv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AF6336">
        <w:rPr>
          <w:rFonts w:ascii="Aptos" w:hAnsi="Aptos"/>
        </w:rPr>
        <w:t>While not neuroimaging data, the validity of this approach is supported by findings that within-participant physiological activity (i.e., skin conductance, heart rate, pulse transmission time, general somatic activity)</w:t>
      </w:r>
      <w:r w:rsidR="00862995">
        <w:rPr>
          <w:rFonts w:ascii="Aptos" w:hAnsi="Aptos"/>
        </w:rPr>
        <w:t xml:space="preserve"> during initial exposure</w:t>
      </w:r>
      <w:r w:rsidRPr="00AF6336">
        <w:rPr>
          <w:rFonts w:ascii="Aptos" w:hAnsi="Aptos"/>
        </w:rPr>
        <w:t xml:space="preserve"> is significantly correlated </w:t>
      </w:r>
      <w:r w:rsidR="00604E25">
        <w:rPr>
          <w:rFonts w:ascii="Aptos" w:hAnsi="Aptos"/>
        </w:rPr>
        <w:t xml:space="preserve">with the same metrics </w:t>
      </w:r>
      <w:r w:rsidRPr="00AF6336">
        <w:rPr>
          <w:rFonts w:ascii="Aptos" w:hAnsi="Aptos"/>
        </w:rPr>
        <w:t xml:space="preserve">during a rewatch while self-reporting </w:t>
      </w:r>
      <w:r w:rsidRPr="00AF6336">
        <w:rPr>
          <w:rFonts w:ascii="Aptos" w:hAnsi="Aptos"/>
        </w:rPr>
        <w:lastRenderedPageBreak/>
        <w:t xml:space="preserve">ratings </w:t>
      </w:r>
      <w:r w:rsidR="00407C34">
        <w:rPr>
          <w:rFonts w:ascii="Aptos" w:hAnsi="Aptos"/>
        </w:rPr>
        <w:fldChar w:fldCharType="begin"/>
      </w:r>
      <w:r w:rsidR="004F2335">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6239,"uris":["http://zotero.org/users/6239255/items/HZUJVFEA"],"itemData":{"id":16239,"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w:t>
      </w:r>
      <w:r w:rsidR="00604E25">
        <w:rPr>
          <w:rFonts w:ascii="Aptos" w:hAnsi="Aptos"/>
        </w:rPr>
        <w:t>indicated</w:t>
      </w:r>
      <w:r w:rsidRPr="00AF6336">
        <w:rPr>
          <w:rFonts w:ascii="Aptos" w:hAnsi="Aptos"/>
        </w:rPr>
        <w:t xml:space="preserve"> strong positive correlations for self-reported experiences of humor and sadness </w:t>
      </w:r>
      <w:r w:rsidR="00364897">
        <w:rPr>
          <w:rFonts w:ascii="Aptos" w:hAnsi="Aptos"/>
        </w:rPr>
        <w:fldChar w:fldCharType="begin"/>
      </w:r>
      <w:r w:rsidR="004F2335">
        <w:rPr>
          <w:rFonts w:ascii="Aptos" w:hAnsi="Aptos"/>
        </w:rPr>
        <w:instrText xml:space="preserve"> ADDIN ZOTERO_ITEM CSL_CITATION {"citationID":"k5cqjZuk","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4F2335">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6315,"uris":["http://zotero.org/users/6239255/items/68E63E4Y"],"itemData":{"id":16315,"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most popular</w:t>
      </w:r>
      <w:r w:rsidR="00862995">
        <w:rPr>
          <w:rFonts w:ascii="Aptos" w:hAnsi="Aptos"/>
        </w:rPr>
        <w:t xml:space="preserve"> approach</w:t>
      </w:r>
      <w:r w:rsidR="00890300" w:rsidRPr="00AF6336">
        <w:rPr>
          <w:rFonts w:ascii="Aptos" w:hAnsi="Aptos"/>
        </w:rPr>
        <w:t xml:space="preserve"> in the literature</w:t>
      </w:r>
      <w:r w:rsidR="00890300">
        <w:rPr>
          <w:rFonts w:ascii="Aptos" w:hAnsi="Aptos"/>
        </w:rPr>
        <w:t xml:space="preserve"> and r</w:t>
      </w:r>
      <w:r w:rsidRPr="00AF6336">
        <w:rPr>
          <w:rFonts w:ascii="Aptos" w:hAnsi="Aptos"/>
        </w:rPr>
        <w:t>esearch using this technique has been fruitful, identifying</w:t>
      </w:r>
      <w:r w:rsidR="00604E25">
        <w:rPr>
          <w:rFonts w:ascii="Aptos" w:hAnsi="Aptos"/>
        </w:rPr>
        <w:t xml:space="preserve"> </w:t>
      </w:r>
      <w:r w:rsidRPr="00AF6336">
        <w:rPr>
          <w:rFonts w:ascii="Aptos" w:hAnsi="Aptos"/>
        </w:rPr>
        <w:t xml:space="preserve">mechanisms through which emotions promote </w:t>
      </w:r>
      <w:proofErr w:type="spellStart"/>
      <w:r w:rsidRPr="00AF6336">
        <w:rPr>
          <w:rFonts w:ascii="Aptos" w:hAnsi="Aptos"/>
        </w:rPr>
        <w:t>prosociality</w:t>
      </w:r>
      <w:proofErr w:type="spellEnd"/>
      <w:r w:rsidRPr="00AF6336">
        <w:rPr>
          <w:rFonts w:ascii="Aptos" w:hAnsi="Aptos"/>
        </w:rPr>
        <w:t xml:space="preserve"> </w:t>
      </w:r>
      <w:r w:rsidR="00986859">
        <w:rPr>
          <w:rFonts w:ascii="Aptos" w:hAnsi="Aptos"/>
        </w:rPr>
        <w:fldChar w:fldCharType="begin"/>
      </w:r>
      <w:r w:rsidR="004F2335">
        <w:rPr>
          <w:rFonts w:ascii="Aptos" w:hAnsi="Aptos"/>
        </w:rPr>
        <w:instrText xml:space="preserve"> ADDIN ZOTERO_ITEM CSL_CITATION {"citationID":"K9k3dINn","properties":{"formattedCitation":"(Nummenmaa et al., 2012)","plainCitation":"(Nummenmaa et al., 2012)","noteIndex":0},"citationItems":[{"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w:t>
      </w:r>
      <w:proofErr w:type="spellStart"/>
      <w:r w:rsidR="00986859" w:rsidRPr="00986859">
        <w:rPr>
          <w:rFonts w:ascii="Aptos" w:hAnsi="Aptos"/>
        </w:rPr>
        <w:t>Nummenmaa</w:t>
      </w:r>
      <w:proofErr w:type="spellEnd"/>
      <w:r w:rsidR="00986859" w:rsidRPr="00986859">
        <w:rPr>
          <w:rFonts w:ascii="Aptos" w:hAnsi="Aptos"/>
        </w:rPr>
        <w:t xml:space="preserve">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4F2335">
        <w:rPr>
          <w:rFonts w:ascii="Aptos" w:hAnsi="Aptos"/>
        </w:rPr>
        <w:instrText xml:space="preserve"> ADDIN ZOTERO_ITEM CSL_CITATION {"citationID":"fEJAbZml","properties":{"formattedCitation":"(Song et al., 2021)","plainCitation":"(Song et al., 2021)","noteIndex":0},"citationItems":[{"id":1,"uris":["http://zotero.org/users/6239255/items/AEE933CY"],"itemData":{"id":1,"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4F2335">
        <w:rPr>
          <w:rFonts w:ascii="Aptos" w:hAnsi="Aptos"/>
        </w:rPr>
        <w:instrText xml:space="preserve"> ADDIN ZOTERO_ITEM CSL_CITATION {"citationID":"xxDe6EdH","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2D1DF899"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w:t>
      </w:r>
      <w:proofErr w:type="gramStart"/>
      <w:r w:rsidRPr="00AF6336">
        <w:rPr>
          <w:rFonts w:ascii="Aptos" w:hAnsi="Aptos"/>
        </w:rPr>
        <w:t>stimuli</w:t>
      </w:r>
      <w:proofErr w:type="gramEnd"/>
      <w:r w:rsidRPr="00AF6336">
        <w:rPr>
          <w:rFonts w:ascii="Aptos" w:hAnsi="Aptos"/>
        </w:rPr>
        <w:t xml:space="preserve">. To mirror real world phenomena, stimuli must be sufficiently narratively-complex, but post-exposure ratings may be less reliable when these features are present </w:t>
      </w:r>
      <w:r w:rsidR="0093459D">
        <w:rPr>
          <w:rFonts w:ascii="Aptos" w:hAnsi="Aptos"/>
        </w:rPr>
        <w:fldChar w:fldCharType="begin"/>
      </w:r>
      <w:r w:rsidR="004F2335">
        <w:rPr>
          <w:rFonts w:ascii="Aptos" w:hAnsi="Aptos"/>
        </w:rPr>
        <w:instrText xml:space="preserve"> ADDIN ZOTERO_ITEM CSL_CITATION {"citationID":"X9acflAq","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4F2335">
        <w:rPr>
          <w:rFonts w:ascii="Aptos" w:hAnsi="Aptos"/>
        </w:rPr>
        <w:instrText xml:space="preserve"> ADDIN ZOTERO_ITEM CSL_CITATION {"citationID":"hogNsfek","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t>
      </w:r>
      <w:r w:rsidR="00604E25">
        <w:rPr>
          <w:rFonts w:ascii="Aptos" w:hAnsi="Aptos"/>
        </w:rPr>
        <w:t>may</w:t>
      </w:r>
      <w:r w:rsidRPr="00AF6336">
        <w:rPr>
          <w:rFonts w:ascii="Aptos" w:hAnsi="Aptos"/>
        </w:rPr>
        <w:t xml:space="preserve"> negatively impact their attention</w:t>
      </w:r>
      <w:r w:rsidR="00604E25">
        <w:rPr>
          <w:rFonts w:ascii="Aptos" w:hAnsi="Aptos"/>
        </w:rPr>
        <w:t xml:space="preserve"> during the rating process. In addition, t</w:t>
      </w:r>
      <w:r w:rsidRPr="00AF6336">
        <w:rPr>
          <w:rFonts w:ascii="Aptos" w:hAnsi="Aptos"/>
        </w:rPr>
        <w:t xml:space="preserve">racking social information, forming inferences, and sequencing events may require more cognitive resources than </w:t>
      </w:r>
      <w:r w:rsidR="00604E25">
        <w:rPr>
          <w:rFonts w:ascii="Aptos" w:hAnsi="Aptos"/>
        </w:rPr>
        <w:t xml:space="preserve">those utilized when engaging with </w:t>
      </w:r>
      <w:r w:rsidRPr="00AF6336">
        <w:rPr>
          <w:rFonts w:ascii="Aptos" w:hAnsi="Aptos"/>
        </w:rPr>
        <w:t>relatively less complex stimuli</w:t>
      </w:r>
      <w:r w:rsidR="00604E25">
        <w:rPr>
          <w:rFonts w:ascii="Aptos" w:hAnsi="Aptos"/>
        </w:rPr>
        <w:t>. This</w:t>
      </w:r>
      <w:r w:rsidRPr="00AF6336">
        <w:rPr>
          <w:rFonts w:ascii="Aptos" w:hAnsi="Aptos"/>
        </w:rPr>
        <w:t xml:space="preserve"> </w:t>
      </w:r>
      <w:r w:rsidR="00604E25">
        <w:rPr>
          <w:rFonts w:ascii="Aptos" w:hAnsi="Aptos"/>
        </w:rPr>
        <w:t xml:space="preserve">may </w:t>
      </w:r>
      <w:r w:rsidRPr="00AF6336">
        <w:rPr>
          <w:rFonts w:ascii="Aptos" w:hAnsi="Aptos"/>
        </w:rPr>
        <w:t>mak</w:t>
      </w:r>
      <w:r w:rsidR="00604E25">
        <w:rPr>
          <w:rFonts w:ascii="Aptos" w:hAnsi="Aptos"/>
        </w:rPr>
        <w:t>e</w:t>
      </w:r>
      <w:r w:rsidRPr="00AF6336">
        <w:rPr>
          <w:rFonts w:ascii="Aptos" w:hAnsi="Aptos"/>
        </w:rPr>
        <w:t xml:space="preserve"> accurate recall of the</w:t>
      </w:r>
      <w:r w:rsidR="00604E25">
        <w:rPr>
          <w:rFonts w:ascii="Aptos" w:hAnsi="Aptos"/>
        </w:rPr>
        <w:t>ir</w:t>
      </w:r>
      <w:r w:rsidRPr="00AF6336">
        <w:rPr>
          <w:rFonts w:ascii="Aptos" w:hAnsi="Aptos"/>
        </w:rPr>
        <w:t xml:space="preserve"> initial </w:t>
      </w:r>
      <w:r w:rsidR="00604E25">
        <w:rPr>
          <w:rFonts w:ascii="Aptos" w:hAnsi="Aptos"/>
        </w:rPr>
        <w:t xml:space="preserve">subjective </w:t>
      </w:r>
      <w:r w:rsidRPr="00AF6336">
        <w:rPr>
          <w:rFonts w:ascii="Aptos" w:hAnsi="Aptos"/>
        </w:rPr>
        <w:t xml:space="preserve">experience difficult </w:t>
      </w:r>
      <w:r w:rsidR="00604E25">
        <w:rPr>
          <w:rFonts w:ascii="Aptos" w:hAnsi="Aptos"/>
        </w:rPr>
        <w:t xml:space="preserve">for participants </w:t>
      </w:r>
      <w:r w:rsidRPr="00AF6336">
        <w:rPr>
          <w:rFonts w:ascii="Aptos" w:hAnsi="Aptos"/>
        </w:rPr>
        <w:t xml:space="preserve">to accomplish. Post-exposure ratings may be appropriate for gist-level representations of complex experiences </w:t>
      </w:r>
      <w:r w:rsidR="0093459D">
        <w:rPr>
          <w:rFonts w:ascii="Aptos" w:hAnsi="Aptos"/>
        </w:rPr>
        <w:fldChar w:fldCharType="begin"/>
      </w:r>
      <w:r w:rsidR="004F2335">
        <w:rPr>
          <w:rFonts w:ascii="Aptos" w:hAnsi="Aptos"/>
        </w:rPr>
        <w:instrText xml:space="preserve"> ADDIN ZOTERO_ITEM CSL_CITATION {"citationID":"sZj64OI6","properties":{"formattedCitation":"(Fayn et al., 2021)","plainCitation":"(Fayn et al., 2021)","noteIndex":0},"citationItems":[{"id":16233,"uris":["http://zotero.org/users/6239255/items/BJTH6R7J"],"itemData":{"id":16233,"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w:t>
      </w:r>
      <w:r w:rsidR="00604E25">
        <w:rPr>
          <w:rFonts w:ascii="Aptos" w:hAnsi="Aptos"/>
        </w:rPr>
        <w:t xml:space="preserve">may </w:t>
      </w:r>
      <w:r w:rsidRPr="00AF6336">
        <w:rPr>
          <w:rFonts w:ascii="Aptos" w:hAnsi="Aptos"/>
        </w:rPr>
        <w:t xml:space="preserve">fail to reflect the nuances of dynamic </w:t>
      </w:r>
      <w:r w:rsidR="00604E25">
        <w:rPr>
          <w:rFonts w:ascii="Aptos" w:hAnsi="Aptos"/>
        </w:rPr>
        <w:t xml:space="preserve">or ongoing </w:t>
      </w:r>
      <w:r w:rsidRPr="00AF6336">
        <w:rPr>
          <w:rFonts w:ascii="Aptos" w:hAnsi="Aptos"/>
        </w:rPr>
        <w:t xml:space="preserve">evaluations made in response to rapidly evolving information of varying importance and subtlety. For example, </w:t>
      </w:r>
      <w:r w:rsidR="00604E25">
        <w:rPr>
          <w:rFonts w:ascii="Aptos" w:hAnsi="Aptos"/>
        </w:rPr>
        <w:t xml:space="preserve">the features of </w:t>
      </w:r>
      <w:r w:rsidRPr="00AF6336">
        <w:rPr>
          <w:rFonts w:ascii="Aptos" w:hAnsi="Aptos"/>
        </w:rPr>
        <w:t>a</w:t>
      </w:r>
      <w:r w:rsidR="00604E25">
        <w:rPr>
          <w:rFonts w:ascii="Aptos" w:hAnsi="Aptos"/>
        </w:rPr>
        <w:t>n actor (e.g., a</w:t>
      </w:r>
      <w:r w:rsidRPr="00AF6336">
        <w:rPr>
          <w:rFonts w:ascii="Aptos" w:hAnsi="Aptos"/>
        </w:rPr>
        <w:t xml:space="preserve"> person’s words, posture, eye contact, facial expressions, gestures</w:t>
      </w:r>
      <w:r w:rsidR="00604E25">
        <w:rPr>
          <w:rFonts w:ascii="Aptos" w:hAnsi="Aptos"/>
        </w:rPr>
        <w:t xml:space="preserve">, etc.) </w:t>
      </w:r>
      <w:r w:rsidRPr="00AF6336">
        <w:rPr>
          <w:rFonts w:ascii="Aptos" w:hAnsi="Aptos"/>
        </w:rPr>
        <w:t xml:space="preserve">may </w:t>
      </w:r>
      <w:r w:rsidR="00604E25">
        <w:rPr>
          <w:rFonts w:ascii="Aptos" w:hAnsi="Aptos"/>
        </w:rPr>
        <w:t xml:space="preserve">not </w:t>
      </w:r>
      <w:r w:rsidRPr="00AF6336">
        <w:rPr>
          <w:rFonts w:ascii="Aptos" w:hAnsi="Aptos"/>
        </w:rPr>
        <w:t xml:space="preserve">communicate useful information during a </w:t>
      </w:r>
      <w:r w:rsidR="00604E25">
        <w:rPr>
          <w:rFonts w:ascii="Aptos" w:hAnsi="Aptos"/>
        </w:rPr>
        <w:t xml:space="preserve">real-time </w:t>
      </w:r>
      <w:r w:rsidRPr="00AF6336">
        <w:rPr>
          <w:rFonts w:ascii="Aptos" w:hAnsi="Aptos"/>
        </w:rPr>
        <w:t>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4F2335">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1386,"uris":["http://zotero.org/users/6239255/items/3GKCJ58H"],"itemData":{"id":1386,"type":"article-journal","container-title":"Journal of Nervous and Mental Disease","issue":"9","language":"en","page":"529-536","source":"DOI.org (Crossref)","title":"Validity and reliability of the experience-sampling method","volume":"175","author":[{"family":"Csikszentmihalyi","given":"Mihaly"},{"family":"Larson","given":"Reed"}],"issued":{"date-parts":[["1987"]]}}},{"id":16287,"uris":["http://zotero.org/users/6239255/items/UJXHW8TK"],"itemData":{"id":16287,"type":"article-journal","container-title":"Journal of Personality and Social Psychology","issue":"1","language":"en","page":"45-55","source":"Zotero","title":"Duration Neglect in Retrospective Evaluations of Affective Episodes","volume":"65","author":[{"family":"Fredrickson","given":"Barbara L"},{"family":"Kahneman","given":"Daniel"}],"issued":{"date-parts":[["1993"]]}}},{"id":16361,"uris":["http://zotero.org/users/6239255/items/SUSSC5A7"],"itemData":{"id":16361,"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6359,"uris":["http://zotero.org/users/6239255/items/MI3TSPH8"],"itemData":{"id":1635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6357,"uris":["http://zotero.org/users/6239255/items/MI6NH5BV"],"itemData":{"id":16357,"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r w:rsidR="003E04D5">
        <w:rPr>
          <w:rFonts w:ascii="Aptos" w:hAnsi="Aptos"/>
        </w:rPr>
        <w:t xml:space="preserve"> </w:t>
      </w:r>
      <w:r w:rsidR="00604E25" w:rsidRPr="00604E25">
        <w:rPr>
          <w:rFonts w:ascii="Aptos" w:hAnsi="Aptos"/>
        </w:rPr>
        <w:t>For example, for a movie with a meaning-changing twist (e.g., “The Sixth Sense”), small features of an interaction or subtle information conveyed by an actor’s facial expressions or verbal tone may be imbued with a different meaning upon recall or rewatch than it was originally assigned during the initial viewing experience.</w:t>
      </w:r>
      <w:r w:rsidR="00604E25">
        <w:rPr>
          <w:rFonts w:ascii="Aptos" w:hAnsi="Aptos"/>
        </w:rPr>
        <w:t xml:space="preserve"> </w:t>
      </w:r>
      <w:r w:rsidR="003E04D5" w:rsidRPr="00AF6336">
        <w:rPr>
          <w:rFonts w:ascii="Aptos" w:hAnsi="Aptos"/>
        </w:rPr>
        <w:t xml:space="preserve">Andric and colleagues </w:t>
      </w:r>
      <w:r w:rsidR="003E04D5">
        <w:rPr>
          <w:rFonts w:ascii="Aptos" w:hAnsi="Aptos"/>
        </w:rPr>
        <w:fldChar w:fldCharType="begin"/>
      </w:r>
      <w:r w:rsidR="004F2335">
        <w:rPr>
          <w:rFonts w:ascii="Aptos" w:hAnsi="Aptos"/>
        </w:rPr>
        <w:instrText xml:space="preserve"> ADDIN ZOTERO_ITEM CSL_CITATION {"citationID":"5MFpxAep","properties":{"formattedCitation":"(Andric et al., 2016)","plainCitation":"(Andric et al., 2016)","dontUpdate":true,"noteIndex":0},"citationItems":[{"id":16317,"uris":["http://zotero.org/users/6239255/items/ZPW27NFI"],"itemData":{"id":16317,"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3E04D5">
        <w:rPr>
          <w:rFonts w:ascii="Aptos" w:hAnsi="Aptos"/>
        </w:rPr>
        <w:fldChar w:fldCharType="separate"/>
      </w:r>
      <w:r w:rsidR="003E04D5" w:rsidRPr="00AF4E49">
        <w:rPr>
          <w:rFonts w:ascii="Aptos" w:hAnsi="Aptos"/>
        </w:rPr>
        <w:t>(2016)</w:t>
      </w:r>
      <w:r w:rsidR="003E04D5">
        <w:rPr>
          <w:rFonts w:ascii="Aptos" w:hAnsi="Aptos"/>
        </w:rPr>
        <w:fldChar w:fldCharType="end"/>
      </w:r>
      <w:r w:rsidR="003E04D5">
        <w:rPr>
          <w:rFonts w:ascii="Aptos" w:hAnsi="Aptos"/>
        </w:rPr>
        <w:t xml:space="preserve"> </w:t>
      </w:r>
      <w:r w:rsidR="003E04D5"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w:t>
      </w:r>
    </w:p>
    <w:p w14:paraId="685D29D7" w14:textId="432DC9F8" w:rsidR="003F613E" w:rsidRPr="00AF6336" w:rsidRDefault="00000000" w:rsidP="004C4E17">
      <w:pPr>
        <w:spacing w:line="240" w:lineRule="auto"/>
        <w:ind w:firstLine="540"/>
        <w:jc w:val="both"/>
        <w:rPr>
          <w:rFonts w:ascii="Aptos" w:hAnsi="Aptos"/>
        </w:rPr>
      </w:pPr>
      <w:r w:rsidRPr="00AF6336">
        <w:rPr>
          <w:rFonts w:ascii="Aptos" w:hAnsi="Aptos"/>
        </w:rPr>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4F2335">
        <w:rPr>
          <w:rFonts w:ascii="Aptos" w:hAnsi="Aptos"/>
        </w:rPr>
        <w:instrText xml:space="preserve"> ADDIN ZOTERO_ITEM CSL_CITATION {"citationID":"4QOcrVQw","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4F2335">
        <w:rPr>
          <w:rFonts w:ascii="Aptos" w:hAnsi="Aptos"/>
        </w:rPr>
        <w:instrText xml:space="preserve"> ADDIN ZOTERO_ITEM CSL_CITATION {"citationID":"cjxeCgoP","properties":{"formattedCitation":"(J\\uc0\\u228{}\\uc0\\u228{}skel\\uc0\\u228{}inen et al., 2016)","plainCitation":"(Jääskeläinen et al., 2016)","noteIndex":0},"citationItems":[{"id":16173,"uris":["http://zotero.org/users/6239255/items/8CKX675R"],"itemData":{"id":16173,"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4F2335">
        <w:rPr>
          <w:rFonts w:ascii="Aptos" w:hAnsi="Aptos"/>
        </w:rPr>
        <w:instrText xml:space="preserve"> ADDIN ZOTERO_ITEM CSL_CITATION {"citationID":"vc5m7fFS","properties":{"formattedCitation":"(Raz et al., 2012)","plainCitation":"(Raz et al., 2012)","noteIndex":0},"citationItems":[{"id":16245,"uris":["http://zotero.org/users/6239255/items/S4KIV2RB"],"itemData":{"id":16245,"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Some of the emotions and experiences that are less commonly studied with these techniques, such as surprise or fear, may be difficult to replicate after the original event due to the inherent information asymmetry that forms between initial exposure and review (</w:t>
      </w:r>
      <w:r w:rsidR="00604E25">
        <w:rPr>
          <w:rFonts w:ascii="Aptos" w:hAnsi="Aptos"/>
        </w:rPr>
        <w:t>e.g.</w:t>
      </w:r>
      <w:r w:rsidRPr="00AF6336">
        <w:rPr>
          <w:rFonts w:ascii="Aptos" w:hAnsi="Aptos"/>
        </w:rPr>
        <w:t>, the surprise has been revealed</w:t>
      </w:r>
      <w:r w:rsidR="00604E25">
        <w:rPr>
          <w:rFonts w:ascii="Aptos" w:hAnsi="Aptos"/>
        </w:rPr>
        <w:t>, the final rose has been given out, the call was coming from inside the house</w:t>
      </w:r>
      <w:r w:rsidRPr="00AF6336">
        <w:rPr>
          <w:rFonts w:ascii="Aptos" w:hAnsi="Aptos"/>
        </w:rPr>
        <w:t xml:space="preserve">). </w:t>
      </w:r>
      <w:r w:rsidR="003125D9" w:rsidRPr="00AF6336">
        <w:rPr>
          <w:rFonts w:ascii="Aptos" w:hAnsi="Aptos"/>
        </w:rPr>
        <w:t>Thus,</w:t>
      </w:r>
      <w:r w:rsidRPr="00AF6336">
        <w:rPr>
          <w:rFonts w:ascii="Aptos" w:hAnsi="Aptos"/>
        </w:rPr>
        <w:t xml:space="preserve"> post-exposure ratings</w:t>
      </w:r>
      <w:r w:rsidR="004F2335">
        <w:rPr>
          <w:rFonts w:ascii="Aptos" w:hAnsi="Aptos"/>
        </w:rPr>
        <w:t xml:space="preserve"> of </w:t>
      </w:r>
      <w:r w:rsidRPr="00AF6336">
        <w:rPr>
          <w:rFonts w:ascii="Aptos" w:hAnsi="Aptos"/>
        </w:rPr>
        <w:t xml:space="preserve">these </w:t>
      </w:r>
      <w:r w:rsidR="004F2335">
        <w:rPr>
          <w:rFonts w:ascii="Aptos" w:hAnsi="Aptos"/>
        </w:rPr>
        <w:t xml:space="preserve">events </w:t>
      </w:r>
      <w:r w:rsidRPr="00AF6336">
        <w:rPr>
          <w:rFonts w:ascii="Aptos" w:hAnsi="Aptos"/>
        </w:rPr>
        <w:t>may</w:t>
      </w:r>
      <w:r w:rsidR="004F2335">
        <w:rPr>
          <w:rFonts w:ascii="Aptos" w:hAnsi="Aptos"/>
        </w:rPr>
        <w:t xml:space="preserve"> fail to fully capture initial emotional experience</w:t>
      </w:r>
      <w:r w:rsidRPr="00AF6336">
        <w:rPr>
          <w:rFonts w:ascii="Aptos" w:hAnsi="Aptos"/>
        </w:rPr>
        <w:t xml:space="preserve">. For example, a recent naturalistic study </w:t>
      </w:r>
      <w:r w:rsidR="004F2335">
        <w:rPr>
          <w:rFonts w:ascii="Aptos" w:hAnsi="Aptos"/>
        </w:rPr>
        <w:t xml:space="preserve">assessed the intensity of fear-related experience in a haunted house both in the moment a week later </w:t>
      </w:r>
      <w:r w:rsidR="004F2335">
        <w:rPr>
          <w:rFonts w:ascii="Aptos" w:hAnsi="Aptos"/>
        </w:rPr>
        <w:fldChar w:fldCharType="begin"/>
      </w:r>
      <w:r w:rsidR="004F2335">
        <w:rPr>
          <w:rFonts w:ascii="Aptos" w:hAnsi="Aptos"/>
        </w:rPr>
        <w:instrText xml:space="preserve"> ADDIN ZOTERO_ITEM CSL_CITATION {"citationID":"PnDQNKI1","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4F2335">
        <w:rPr>
          <w:rFonts w:ascii="Aptos" w:hAnsi="Aptos"/>
        </w:rPr>
        <w:fldChar w:fldCharType="separate"/>
      </w:r>
      <w:r w:rsidR="004F2335" w:rsidRPr="004F2335">
        <w:rPr>
          <w:rFonts w:ascii="Aptos" w:hAnsi="Aptos"/>
        </w:rPr>
        <w:t>(Stasiak et al., 2023)</w:t>
      </w:r>
      <w:r w:rsidR="004F2335">
        <w:rPr>
          <w:rFonts w:ascii="Aptos" w:hAnsi="Aptos"/>
        </w:rPr>
        <w:fldChar w:fldCharType="end"/>
      </w:r>
      <w:r w:rsidR="004F2335">
        <w:rPr>
          <w:rFonts w:ascii="Aptos" w:hAnsi="Aptos"/>
        </w:rPr>
        <w:t xml:space="preserve">. They </w:t>
      </w:r>
      <w:r w:rsidRPr="00AF6336">
        <w:rPr>
          <w:rFonts w:ascii="Aptos" w:hAnsi="Aptos"/>
        </w:rPr>
        <w:t xml:space="preserve">found that </w:t>
      </w:r>
      <w:r w:rsidR="004F2335">
        <w:rPr>
          <w:rFonts w:ascii="Aptos" w:hAnsi="Aptos"/>
        </w:rPr>
        <w:t xml:space="preserve">memory of </w:t>
      </w:r>
      <w:r w:rsidRPr="00AF6336">
        <w:rPr>
          <w:rFonts w:ascii="Aptos" w:hAnsi="Aptos"/>
        </w:rPr>
        <w:t xml:space="preserve">how intensely fear was experienced had either amplified or </w:t>
      </w:r>
      <w:r w:rsidR="004F2335">
        <w:rPr>
          <w:rFonts w:ascii="Aptos" w:hAnsi="Aptos"/>
        </w:rPr>
        <w:t xml:space="preserve">attenuated </w:t>
      </w:r>
      <w:r w:rsidRPr="00AF6336">
        <w:rPr>
          <w:rFonts w:ascii="Aptos" w:hAnsi="Aptos"/>
        </w:rPr>
        <w:t xml:space="preserve">depending upon which </w:t>
      </w:r>
      <w:r w:rsidR="004F2335">
        <w:rPr>
          <w:rFonts w:ascii="Aptos" w:hAnsi="Aptos"/>
        </w:rPr>
        <w:t xml:space="preserve">emotion labels </w:t>
      </w:r>
      <w:r w:rsidRPr="00AF6336">
        <w:rPr>
          <w:rFonts w:ascii="Aptos" w:hAnsi="Aptos"/>
        </w:rPr>
        <w:t xml:space="preserve">subjects used to categorize </w:t>
      </w:r>
      <w:r w:rsidR="004F2335">
        <w:rPr>
          <w:rFonts w:ascii="Aptos" w:hAnsi="Aptos"/>
        </w:rPr>
        <w:t xml:space="preserve">the events during recall </w:t>
      </w:r>
      <w:r w:rsidR="0093459D">
        <w:rPr>
          <w:rFonts w:ascii="Aptos" w:hAnsi="Aptos"/>
        </w:rPr>
        <w:fldChar w:fldCharType="begin"/>
      </w:r>
      <w:r w:rsidR="004F2335">
        <w:rPr>
          <w:rFonts w:ascii="Aptos" w:hAnsi="Aptos"/>
        </w:rPr>
        <w:instrText xml:space="preserve"> ADDIN ZOTERO_ITEM CSL_CITATION {"citationID":"HZnqtDGw","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w:t>
      </w:r>
      <w:r w:rsidR="004F2335">
        <w:rPr>
          <w:rFonts w:ascii="Aptos" w:hAnsi="Aptos"/>
        </w:rPr>
        <w:t xml:space="preserve">proposed </w:t>
      </w:r>
      <w:r w:rsidRPr="00AF6336">
        <w:rPr>
          <w:rFonts w:ascii="Aptos" w:hAnsi="Aptos"/>
        </w:rPr>
        <w:t xml:space="preserve">that subtle, complex, or </w:t>
      </w:r>
      <w:r w:rsidRPr="00AF6336">
        <w:rPr>
          <w:rFonts w:ascii="Aptos" w:hAnsi="Aptos"/>
        </w:rPr>
        <w:lastRenderedPageBreak/>
        <w:t xml:space="preserve">ambiguous emotion experiences may be less reliably recalled </w:t>
      </w:r>
      <w:r w:rsidR="0093459D">
        <w:rPr>
          <w:rFonts w:ascii="Aptos" w:hAnsi="Aptos"/>
        </w:rPr>
        <w:fldChar w:fldCharType="begin"/>
      </w:r>
      <w:r w:rsidR="004F2335">
        <w:rPr>
          <w:rFonts w:ascii="Aptos" w:hAnsi="Aptos"/>
        </w:rPr>
        <w:instrText xml:space="preserve"> ADDIN ZOTERO_ITEM CSL_CITATION {"citationID":"99AlXFjq","properties":{"formattedCitation":"(J\\uc0\\u228{}\\uc0\\u228{}skel\\uc0\\u228{}inen et al., 2022)","plainCitation":"(Jääskeläinen et al., 2022)","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w:t>
      </w:r>
      <w:r w:rsidR="004F2335">
        <w:rPr>
          <w:rFonts w:ascii="Aptos" w:hAnsi="Aptos"/>
        </w:rPr>
        <w:t xml:space="preserve">What we term </w:t>
      </w:r>
      <w:r w:rsidR="004F2335" w:rsidRPr="004F2335">
        <w:rPr>
          <w:rFonts w:ascii="Aptos" w:hAnsi="Aptos"/>
          <w:i/>
          <w:iCs/>
        </w:rPr>
        <w:t>e</w:t>
      </w:r>
      <w:r w:rsidRPr="004F2335">
        <w:rPr>
          <w:rFonts w:ascii="Aptos" w:hAnsi="Aptos"/>
          <w:i/>
          <w:iCs/>
        </w:rPr>
        <w:t xml:space="preserve">xpressive active engagement </w:t>
      </w:r>
      <w:r w:rsidRPr="00AF6336">
        <w:rPr>
          <w:rFonts w:ascii="Aptos" w:hAnsi="Aptos"/>
        </w:rPr>
        <w:t xml:space="preserve">- or collecting in-the-moment continuous self-report ratings of one or more specific questions while subjects watch a stimulus for the first time - may be a preferable alternative to reflective active engagement when retroactive ratings are not appropriate. </w:t>
      </w:r>
    </w:p>
    <w:p w14:paraId="3B5FE623" w14:textId="4ED6B142" w:rsidR="00A967C5" w:rsidRDefault="00000000" w:rsidP="00AF6336">
      <w:pPr>
        <w:spacing w:line="240" w:lineRule="auto"/>
        <w:ind w:firstLine="540"/>
        <w:jc w:val="both"/>
        <w:rPr>
          <w:rFonts w:ascii="Aptos" w:hAnsi="Aptos"/>
        </w:rPr>
      </w:pPr>
      <w:r w:rsidRPr="00AF6336">
        <w:rPr>
          <w:rFonts w:ascii="Aptos" w:hAnsi="Aptos"/>
          <w:b/>
          <w:bCs/>
        </w:rPr>
        <w:t xml:space="preserve">Benefits of Expressive Active Engagement. </w:t>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4F2335">
        <w:rPr>
          <w:rFonts w:ascii="Aptos" w:hAnsi="Aptos"/>
        </w:rPr>
        <w:instrText xml:space="preserve"> ADDIN ZOTERO_ITEM CSL_CITATION {"citationID":"uCe2LQMQ","properties":{"formattedCitation":"(Mauss et al., 2005)","plainCitation":"(Mauss et al., 2005)","noteIndex":0},"citationItems":[{"id":16241,"uris":["http://zotero.org/users/6239255/items/T5AZ76GI"],"itemData":{"id":16241,"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4F2335">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6249,"uris":["http://zotero.org/users/6239255/items/68YBCX72","http://zotero.org/users/6239255/items/8IAQCBQ9"],"itemData":{"id":16249,"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B11CB8" w:rsidRPr="00B11CB8">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4F2335">
        <w:rPr>
          <w:rFonts w:ascii="Aptos" w:hAnsi="Aptos"/>
        </w:rPr>
        <w:instrText xml:space="preserve"> ADDIN ZOTERO_ITEM CSL_CITATION {"citationID":"ve0fguaH","properties":{"formattedCitation":"(Sawahata et al., 2013)","plainCitation":"(Sawahata et al., 2013)","dontUpdate":true,"noteIndex":0},"citationItems":[{"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r w:rsidR="00780A6F" w:rsidRPr="00780A6F">
        <w:rPr>
          <w:rFonts w:ascii="Aptos" w:hAnsi="Aptos"/>
        </w:rPr>
        <w:t>Sawahata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4F2335">
        <w:rPr>
          <w:rFonts w:ascii="Aptos" w:hAnsi="Aptos"/>
        </w:rPr>
        <w:instrText xml:space="preserve"> ADDIN ZOTERO_ITEM CSL_CITATION {"citationID":"Vc0XvkHT","properties":{"formattedCitation":"(Borja Jimenez et al., 2020)","plainCitation":"(Borja Jimenez et al., 2020)","dontUpdate":true,"noteIndex":0},"citationItems":[{"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Online ratings, unlike retroactive ratings, avoid concerns of recall errors, biases, and/or that the ratings represent a different experience than the passive or reflective engagement experience that was previously captured.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w:t>
      </w:r>
      <w:proofErr w:type="gramStart"/>
      <w:r w:rsidRPr="00AF6336">
        <w:rPr>
          <w:rFonts w:ascii="Aptos" w:hAnsi="Aptos"/>
        </w:rPr>
        <w:t>feature</w:t>
      </w:r>
      <w:proofErr w:type="gramEnd"/>
      <w:r w:rsidRPr="00AF6336">
        <w:rPr>
          <w:rFonts w:ascii="Aptos" w:hAnsi="Aptos"/>
        </w:rPr>
        <w:t xml:space="preserv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726961A6"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w:t>
      </w:r>
      <w:r w:rsidR="008F5F9D">
        <w:rPr>
          <w:rFonts w:ascii="Aptos" w:hAnsi="Aptos"/>
        </w:rPr>
        <w:t>in-the-moment</w:t>
      </w:r>
      <w:r w:rsidRPr="00AF6336">
        <w:rPr>
          <w:rFonts w:ascii="Aptos" w:hAnsi="Aptos"/>
        </w:rPr>
        <w:t xml:space="preserv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4F2335">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6150,"uris":["http://zotero.org/users/6239255/items/G9KQD8CI","http://zotero.org/users/6239255/items/VDN2W5ER"],"itemData":{"id":16150,"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6213,"uris":["http://zotero.org/users/6239255/items/44QN75CR"],"itemData":{"id":16213,"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6295,"uris":["http://zotero.org/users/6239255/items/U73KVB4B"],"itemData":{"id":16295,"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4F2335">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6218,"uris":["http://zotero.org/users/6239255/items/34VHQYWP","http://zotero.org/users/6239255/items/NT3EZBXF"],"itemData":{"id":16218,"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6221,"uris":["http://zotero.org/users/6239255/items/5DPAY2YK","http://zotero.org/users/6239255/items/K2M5NHGP"],"itemData":{"id":16221,"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6220,"uris":["http://zotero.org/users/6239255/items/PD4NV35D","http://zotero.org/users/6239255/items/AMU7KMWM"],"itemData":{"id":16220,"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 Lehne et al., 2015; Sawahata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4F2335">
        <w:rPr>
          <w:rFonts w:ascii="Aptos" w:hAnsi="Aptos"/>
        </w:rPr>
        <w:instrText xml:space="preserve"> ADDIN ZOTERO_ITEM CSL_CITATION {"citationID":"5dCgGXW4","properties":{"formattedCitation":"(Lieberman et al., 2007; Taylor et al., 2003)","plainCitation":"(Lieberman et al., 2007; Taylor et al., 2003)","noteIndex":0},"citationItems":[{"id":16222,"uris":["http://zotero.org/users/6239255/items/M6KWISKJ"],"itemData":{"id":16222,"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6329,"uris":["http://zotero.org/users/6239255/items/NSF9DQXP"],"itemData":{"id":16329,"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4F2335">
        <w:rPr>
          <w:rFonts w:ascii="Aptos" w:hAnsi="Aptos"/>
        </w:rPr>
        <w:instrText xml:space="preserve"> ADDIN ZOTERO_ITEM CSL_CITATION {"citationID":"Wa0EnCm6","properties":{"formattedCitation":"(Borja Jimenez et al., 2020; Hutcherson et al., 2005)","plainCitation":"(Borja Jimenez et al., 2020; 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314,"uris":["http://zotero.org/users/6239255/items/4GSNBQ5S","http://zotero.org/users/6239255/items/G6LHHETQ"],"itemData":{"id":314,"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 xml:space="preserve">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w:t>
      </w:r>
      <w:proofErr w:type="gramStart"/>
      <w:r w:rsidRPr="00AF6336">
        <w:rPr>
          <w:rFonts w:ascii="Aptos" w:hAnsi="Aptos"/>
        </w:rPr>
        <w:t>As perhaps</w:t>
      </w:r>
      <w:proofErr w:type="gramEnd"/>
      <w:r w:rsidRPr="00AF6336">
        <w:rPr>
          <w:rFonts w:ascii="Aptos" w:hAnsi="Aptos"/>
        </w:rPr>
        <w:t xml:space="preserve">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lastRenderedPageBreak/>
        <w:t xml:space="preserve">Expected Similarities and Differences Between Reflective and Expressive Active Engagement.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t>expressive non-rating</w:t>
      </w:r>
      <w:r w:rsidR="00C705EE">
        <w:rPr>
          <w:rFonts w:ascii="Aptos" w:hAnsi="Aptos"/>
        </w:rPr>
        <w:t xml:space="preserve">, in which subjects have the option to express their ratings but stimulus events were presumably not salient enough to warrant a rating change, and 3) </w:t>
      </w:r>
      <w:r w:rsidR="00C705EE" w:rsidRPr="00C705EE">
        <w:rPr>
          <w:rFonts w:ascii="Aptos" w:hAnsi="Aptos"/>
          <w:i/>
          <w:iCs/>
        </w:rPr>
        <w:t>expressive rating</w:t>
      </w:r>
      <w:r w:rsidR="00C705EE">
        <w:rPr>
          <w:rFonts w:ascii="Aptos" w:hAnsi="Aptos"/>
        </w:rPr>
        <w:t xml:space="preserve">, in which subjects have the option to express their ratings and an event or information did result in an update to their assessments. These may reflect dissociable processes which rely on different neural </w:t>
      </w:r>
      <w:proofErr w:type="gramStart"/>
      <w:r w:rsidR="00C705EE">
        <w:rPr>
          <w:rFonts w:ascii="Aptos" w:hAnsi="Aptos"/>
        </w:rPr>
        <w:t>circuitry</w:t>
      </w:r>
      <w:proofErr w:type="gramEnd"/>
      <w:r w:rsidR="00351F68">
        <w:rPr>
          <w:rFonts w:ascii="Aptos" w:hAnsi="Aptos"/>
        </w:rPr>
        <w:t xml:space="preserve"> and which may be measurable in different ways</w:t>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xml:space="preserve">, likely </w:t>
      </w:r>
      <w:proofErr w:type="gramStart"/>
      <w:r w:rsidRPr="00AF6336">
        <w:rPr>
          <w:rFonts w:ascii="Aptos" w:hAnsi="Aptos"/>
        </w:rPr>
        <w:t>recruits</w:t>
      </w:r>
      <w:proofErr w:type="gramEnd"/>
      <w:r w:rsidRPr="00AF6336">
        <w:rPr>
          <w:rFonts w:ascii="Aptos" w:hAnsi="Aptos"/>
        </w:rPr>
        <w:t xml:space="preserve">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w:t>
      </w:r>
      <w:proofErr w:type="gramStart"/>
      <w:r w:rsidRPr="00AF6336">
        <w:rPr>
          <w:rFonts w:ascii="Aptos" w:hAnsi="Aptos"/>
        </w:rPr>
        <w:t>in order to</w:t>
      </w:r>
      <w:proofErr w:type="gramEnd"/>
      <w:r w:rsidRPr="00AF6336">
        <w:rPr>
          <w:rFonts w:ascii="Aptos" w:hAnsi="Aptos"/>
        </w:rPr>
        <w:t xml:space="preserve">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w:t>
      </w:r>
      <w:proofErr w:type="spellStart"/>
      <w:r w:rsidRPr="00AF6336">
        <w:rPr>
          <w:rFonts w:ascii="Aptos" w:hAnsi="Aptos"/>
        </w:rPr>
        <w:t>pCUN</w:t>
      </w:r>
      <w:proofErr w:type="spellEnd"/>
      <w:r w:rsidRPr="00AF6336">
        <w:rPr>
          <w:rFonts w:ascii="Aptos" w:hAnsi="Aptos"/>
        </w:rPr>
        <w:t>), inferior parietal lobe (IP</w:t>
      </w:r>
      <w:r w:rsidR="005F7535">
        <w:rPr>
          <w:rFonts w:ascii="Aptos" w:hAnsi="Aptos"/>
        </w:rPr>
        <w:t>L</w:t>
      </w:r>
      <w:r w:rsidRPr="00AF6336">
        <w:rPr>
          <w:rFonts w:ascii="Aptos" w:hAnsi="Aptos"/>
        </w:rPr>
        <w:t>), medial prefrontal cortex (mPFC))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w:t>
      </w:r>
      <w:proofErr w:type="spellStart"/>
      <w:r w:rsidRPr="00AF6336">
        <w:rPr>
          <w:rFonts w:ascii="Aptos" w:hAnsi="Aptos"/>
        </w:rPr>
        <w:t>pSTS</w:t>
      </w:r>
      <w:proofErr w:type="spellEnd"/>
      <w:r w:rsidRPr="00AF6336">
        <w:rPr>
          <w:rFonts w:ascii="Aptos" w:hAnsi="Aptos"/>
        </w:rPr>
        <w:t>), fusiform face area (</w:t>
      </w:r>
      <w:r w:rsidR="00745ABA">
        <w:rPr>
          <w:rFonts w:ascii="Aptos" w:hAnsi="Aptos"/>
        </w:rPr>
        <w:t>FFG</w:t>
      </w:r>
      <w:r w:rsidRPr="00AF6336">
        <w:rPr>
          <w:rFonts w:ascii="Aptos" w:hAnsi="Aptos"/>
        </w:rPr>
        <w:t xml:space="preserve">)), as well. </w:t>
      </w:r>
    </w:p>
    <w:p w14:paraId="79F7E572" w14:textId="2679AC5E"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2F2171">
        <w:rPr>
          <w:rFonts w:ascii="Aptos" w:hAnsi="Aptos"/>
        </w:rPr>
        <w:t>Expressive r</w:t>
      </w:r>
      <w:r w:rsidR="00EB5818" w:rsidRPr="00AF6336">
        <w:rPr>
          <w:rFonts w:ascii="Aptos" w:hAnsi="Aptos"/>
        </w:rPr>
        <w:t xml:space="preserve">aters may demonstrate greater synchrony than </w:t>
      </w:r>
      <w:r w:rsidR="002F2171">
        <w:rPr>
          <w:rFonts w:ascii="Aptos" w:hAnsi="Aptos"/>
        </w:rPr>
        <w:t xml:space="preserve">reflective </w:t>
      </w:r>
      <w:r w:rsidR="00EB5818" w:rsidRPr="00AF6336">
        <w:rPr>
          <w:rFonts w:ascii="Aptos" w:hAnsi="Aptos"/>
        </w:rPr>
        <w:t>non-raters in interoceptive (i.e., ACC, AI) and quantitative (i.e., IPS) regions</w:t>
      </w:r>
      <w:r w:rsidR="002F2171">
        <w:rPr>
          <w:rFonts w:ascii="Aptos" w:hAnsi="Aptos"/>
        </w:rPr>
        <w:t>. I</w:t>
      </w:r>
      <w:r w:rsidR="00EB5818" w:rsidRPr="00AF6336">
        <w:rPr>
          <w:rFonts w:ascii="Aptos" w:hAnsi="Aptos"/>
        </w:rPr>
        <w:t xml:space="preserve">f engagement does differ between </w:t>
      </w:r>
      <w:r w:rsidR="002F2171">
        <w:rPr>
          <w:rFonts w:ascii="Aptos" w:hAnsi="Aptos"/>
        </w:rPr>
        <w:t xml:space="preserve">expressive </w:t>
      </w:r>
      <w:r w:rsidR="00EB5818" w:rsidRPr="00AF6336">
        <w:rPr>
          <w:rFonts w:ascii="Aptos" w:hAnsi="Aptos"/>
        </w:rPr>
        <w:t xml:space="preserve">raters and </w:t>
      </w:r>
      <w:r w:rsidR="002F2171">
        <w:rPr>
          <w:rFonts w:ascii="Aptos" w:hAnsi="Aptos"/>
        </w:rPr>
        <w:t xml:space="preserve">reflective </w:t>
      </w:r>
      <w:r w:rsidR="00EB5818" w:rsidRPr="00AF6336">
        <w:rPr>
          <w:rFonts w:ascii="Aptos" w:hAnsi="Aptos"/>
        </w:rPr>
        <w:t xml:space="preserve">non-raters, </w:t>
      </w:r>
      <w:r w:rsidR="00A57B68">
        <w:rPr>
          <w:rFonts w:ascii="Aptos" w:hAnsi="Aptos"/>
        </w:rPr>
        <w:t xml:space="preserve">we may also expect </w:t>
      </w:r>
      <w:r w:rsidR="00EB5818" w:rsidRPr="00AF6336">
        <w:rPr>
          <w:rFonts w:ascii="Aptos" w:hAnsi="Aptos"/>
        </w:rPr>
        <w:t xml:space="preserve">less synchrony </w:t>
      </w:r>
      <w:r w:rsidR="00A57B68">
        <w:rPr>
          <w:rFonts w:ascii="Aptos" w:hAnsi="Aptos"/>
        </w:rPr>
        <w:t xml:space="preserve">from expressive raters </w:t>
      </w:r>
      <w:r w:rsidR="00EB5818" w:rsidRPr="00AF6336">
        <w:rPr>
          <w:rFonts w:ascii="Aptos" w:hAnsi="Aptos"/>
        </w:rPr>
        <w:t xml:space="preserve">than </w:t>
      </w:r>
      <w:r w:rsidR="00A57B68">
        <w:rPr>
          <w:rFonts w:ascii="Aptos" w:hAnsi="Aptos"/>
        </w:rPr>
        <w:t xml:space="preserve">reflective </w:t>
      </w:r>
      <w:r w:rsidR="00EB5818" w:rsidRPr="00AF6336">
        <w:rPr>
          <w:rFonts w:ascii="Aptos" w:hAnsi="Aptos"/>
        </w:rPr>
        <w:t xml:space="preserve">non-raters in default mode network associated regions (i.e., </w:t>
      </w:r>
      <w:proofErr w:type="spellStart"/>
      <w:r w:rsidR="00EB5818" w:rsidRPr="00AF6336">
        <w:rPr>
          <w:rFonts w:ascii="Aptos" w:hAnsi="Aptos"/>
        </w:rPr>
        <w:t>pCUN</w:t>
      </w:r>
      <w:proofErr w:type="spellEnd"/>
      <w:r w:rsidR="00EB5818" w:rsidRPr="00AF6336">
        <w:rPr>
          <w:rFonts w:ascii="Aptos" w:hAnsi="Aptos"/>
        </w:rPr>
        <w:t xml:space="preserve">, IPL, </w:t>
      </w:r>
      <w:proofErr w:type="spellStart"/>
      <w:r w:rsidR="00EB5818" w:rsidRPr="00AF6336">
        <w:rPr>
          <w:rFonts w:ascii="Aptos" w:hAnsi="Aptos"/>
        </w:rPr>
        <w:t>mPFC</w:t>
      </w:r>
      <w:proofErr w:type="spellEnd"/>
      <w:r w:rsidR="00EB5818" w:rsidRPr="00AF6336">
        <w:rPr>
          <w:rFonts w:ascii="Aptos" w:hAnsi="Aptos"/>
        </w:rPr>
        <w:t>).</w:t>
      </w:r>
      <w:r w:rsidR="00EB5818">
        <w:rPr>
          <w:rFonts w:ascii="Aptos" w:hAnsi="Aptos"/>
        </w:rPr>
        <w:t xml:space="preserve"> </w:t>
      </w:r>
    </w:p>
    <w:p w14:paraId="62B5639A" w14:textId="2475CBBE"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4F2335">
        <w:rPr>
          <w:rFonts w:ascii="Aptos" w:hAnsi="Aptos"/>
        </w:rPr>
        <w:instrText xml:space="preserve"> ADDIN ZOTERO_ITEM CSL_CITATION {"citationID":"v4u7fzeB","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4F2335">
        <w:rPr>
          <w:rFonts w:ascii="Aptos" w:hAnsi="Aptos"/>
        </w:rPr>
        <w:instrText xml:space="preserve"> ADDIN ZOTERO_ITEM CSL_CITATION {"citationID":"HYzfx3F5","properties":{"formattedCitation":"(Yarkoni et al., 2011)","plainCitation":"(Yarkoni et al., 2011)","noteIndex":0},"citationItems":[{"id":2374,"uris":["http://zotero.org/users/6239255/items/AYYWX7P9"],"itemData":{"id":2374,"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Yarkoni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mPFC), right  pregenual and left </w:t>
      </w:r>
      <w:proofErr w:type="spellStart"/>
      <w:r w:rsidRPr="00AF6336">
        <w:rPr>
          <w:rFonts w:ascii="Aptos" w:hAnsi="Aptos"/>
        </w:rPr>
        <w:t>subgenual</w:t>
      </w:r>
      <w:proofErr w:type="spellEnd"/>
      <w:r w:rsidRPr="00AF6336">
        <w:rPr>
          <w:rFonts w:ascii="Aptos" w:hAnsi="Aptos"/>
        </w:rPr>
        <w:t xml:space="preserve"> ACC, right SPL, right medial temporal pole (</w:t>
      </w:r>
      <w:proofErr w:type="spellStart"/>
      <w:r w:rsidRPr="00AF6336">
        <w:rPr>
          <w:rFonts w:ascii="Aptos" w:hAnsi="Aptos"/>
        </w:rPr>
        <w:t>mTP</w:t>
      </w:r>
      <w:proofErr w:type="spellEnd"/>
      <w:r w:rsidRPr="00AF6336">
        <w:rPr>
          <w:rFonts w:ascii="Aptos" w:hAnsi="Aptos"/>
        </w:rPr>
        <w:t xml:space="preserve">), right IPS, and left AI. These regions are common components in the default mode, dorsal attention, and salience networks, and thus, their activation during rating may represent altered levels of attention, interoception, and sensory processing. </w:t>
      </w:r>
    </w:p>
    <w:p w14:paraId="46C4CF67" w14:textId="57EFE9C8"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w:t>
      </w:r>
      <w:proofErr w:type="gramStart"/>
      <w:r w:rsidRPr="00AF6336">
        <w:rPr>
          <w:rFonts w:ascii="Aptos" w:hAnsi="Aptos"/>
        </w:rPr>
        <w:t>research,  participants</w:t>
      </w:r>
      <w:proofErr w:type="gramEnd"/>
      <w:r w:rsidRPr="00AF6336">
        <w:rPr>
          <w:rFonts w:ascii="Aptos" w:hAnsi="Aptos"/>
        </w:rPr>
        <w:t xml:space="preserve">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 In one half of the episode, participants did not give explicit ratings related to the evaluation</w:t>
      </w:r>
      <w:r w:rsidR="00EB5818">
        <w:rPr>
          <w:rFonts w:ascii="Aptos" w:hAnsi="Aptos"/>
        </w:rPr>
        <w:t xml:space="preserve"> (i.e., reflective </w:t>
      </w:r>
      <w:r w:rsidR="008F5F9D">
        <w:rPr>
          <w:rFonts w:ascii="Aptos" w:hAnsi="Aptos"/>
        </w:rPr>
        <w:t xml:space="preserve">active </w:t>
      </w:r>
      <w:r w:rsidR="00EB5818">
        <w:rPr>
          <w:rFonts w:ascii="Aptos" w:hAnsi="Aptos"/>
        </w:rPr>
        <w:t>engagement)</w:t>
      </w:r>
      <w:r w:rsidRPr="00AF6336">
        <w:rPr>
          <w:rFonts w:ascii="Aptos" w:hAnsi="Aptos"/>
        </w:rPr>
        <w:t>, whereas for the other half, participants gave explicit ratings for the evaluation</w:t>
      </w:r>
      <w:r w:rsidR="00EB5818">
        <w:rPr>
          <w:rFonts w:ascii="Aptos" w:hAnsi="Aptos"/>
        </w:rPr>
        <w:t xml:space="preserve"> (i.e., </w:t>
      </w:r>
      <w:r w:rsidR="00EB5818">
        <w:rPr>
          <w:rFonts w:ascii="Aptos" w:hAnsi="Aptos"/>
        </w:rPr>
        <w:lastRenderedPageBreak/>
        <w:t>expressive</w:t>
      </w:r>
      <w:r w:rsidR="008F5F9D">
        <w:rPr>
          <w:rFonts w:ascii="Aptos" w:hAnsi="Aptos"/>
        </w:rPr>
        <w:t xml:space="preserve"> active</w:t>
      </w:r>
      <w:r w:rsidR="00EB5818">
        <w:rPr>
          <w:rFonts w:ascii="Aptos" w:hAnsi="Aptos"/>
        </w:rPr>
        <w:t xml:space="preserve"> engagement)</w:t>
      </w:r>
      <w:r w:rsidRPr="00AF6336">
        <w:rPr>
          <w:rFonts w:ascii="Aptos" w:hAnsi="Aptos"/>
        </w:rPr>
        <w:t xml:space="preserve">. As such, we were able to </w:t>
      </w:r>
      <w:proofErr w:type="gramStart"/>
      <w:r w:rsidRPr="00AF6336">
        <w:rPr>
          <w:rFonts w:ascii="Aptos" w:hAnsi="Aptos"/>
        </w:rPr>
        <w:t>more directly</w:t>
      </w:r>
      <w:proofErr w:type="gramEnd"/>
      <w:r w:rsidRPr="00AF6336">
        <w:rPr>
          <w:rFonts w:ascii="Aptos" w:hAnsi="Aptos"/>
        </w:rPr>
        <w:t xml:space="preserve"> isolate the neural effects of rating than the previously noted works</w:t>
      </w:r>
      <w:r w:rsidR="008F5F9D">
        <w:rPr>
          <w:rFonts w:ascii="Aptos" w:hAnsi="Aptos"/>
        </w:rPr>
        <w:t>, both within- and between-participants</w:t>
      </w:r>
      <w:r w:rsidRPr="00AF6336">
        <w:rPr>
          <w:rFonts w:ascii="Aptos" w:hAnsi="Aptos"/>
        </w:rPr>
        <w:t>. Additionally, we employed complementary analytic approaches - parametric modulation, whole-brain univariate contrasts, and inter-subject correlation (ISC) analyses - to examine the neural effects of continuous rating.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4" w:name="_ykmmu6nyrsmv" w:colFirst="0" w:colLast="0"/>
      <w:bookmarkEnd w:id="4"/>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78342362" w:rsidR="00DE0869"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w:t>
      </w:r>
      <w:proofErr w:type="gramStart"/>
      <w:r w:rsidRPr="00AF6336">
        <w:rPr>
          <w:rFonts w:ascii="Aptos" w:hAnsi="Aptos"/>
        </w:rPr>
        <w:t>)  ranged</w:t>
      </w:r>
      <w:proofErr w:type="gramEnd"/>
      <w:r w:rsidRPr="00AF6336">
        <w:rPr>
          <w:rFonts w:ascii="Aptos" w:hAnsi="Aptos"/>
        </w:rPr>
        <w:t xml:space="preserve">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Pr>
          <w:rFonts w:ascii="Aptos" w:hAnsi="Aptos"/>
        </w:rPr>
        <w:t xml:space="preserve">were </w:t>
      </w:r>
      <w:r w:rsidRPr="00AF6336">
        <w:rPr>
          <w:rFonts w:ascii="Aptos" w:hAnsi="Aptos"/>
        </w:rPr>
        <w:t xml:space="preserve">free of significant psychological, neurological, and developmental disorders. </w:t>
      </w:r>
      <w:r w:rsidR="00C918C3">
        <w:rPr>
          <w:rFonts w:ascii="Aptos" w:hAnsi="Aptos"/>
        </w:rPr>
        <w:t xml:space="preserve">We did not use handedness as eligibility criteria, but did document it and use it as a regressor where appropriate. Four of the thirty-five eligible subjects identified as </w:t>
      </w:r>
      <w:proofErr w:type="gramStart"/>
      <w:r w:rsidR="00C918C3">
        <w:rPr>
          <w:rFonts w:ascii="Aptos" w:hAnsi="Aptos"/>
        </w:rPr>
        <w:t>left handed</w:t>
      </w:r>
      <w:proofErr w:type="gramEnd"/>
      <w:r w:rsidR="00C918C3">
        <w:rPr>
          <w:rFonts w:ascii="Aptos" w:hAnsi="Aptos"/>
        </w:rPr>
        <w:t xml:space="preserve"> and all others were right handed. </w:t>
      </w:r>
      <w:r w:rsidRPr="00AF6336">
        <w:rPr>
          <w:rFonts w:ascii="Aptos" w:hAnsi="Aptos"/>
        </w:rPr>
        <w:t>All participants provided written informed consent as approved by a local Institutional Review Board.</w:t>
      </w:r>
    </w:p>
    <w:p w14:paraId="641B40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AF6336" w:rsidRDefault="003F613E" w:rsidP="003F613E">
      <w:pPr>
        <w:spacing w:line="240" w:lineRule="auto"/>
        <w:jc w:val="both"/>
        <w:rPr>
          <w:rFonts w:ascii="Aptos" w:hAnsi="Aptos"/>
        </w:rPr>
      </w:pPr>
      <w:r>
        <w:rPr>
          <w:rFonts w:ascii="Aptos" w:hAnsi="Aptos"/>
        </w:rPr>
        <w:t>Figure 2. Task design.</w:t>
      </w:r>
    </w:p>
    <w:p w14:paraId="6D7607EF" w14:textId="77777777" w:rsidR="003F613E" w:rsidRPr="00AF6336" w:rsidRDefault="003F613E" w:rsidP="00AF6336">
      <w:pPr>
        <w:spacing w:line="240" w:lineRule="auto"/>
        <w:ind w:firstLine="720"/>
        <w:jc w:val="both"/>
        <w:rPr>
          <w:rFonts w:ascii="Aptos" w:hAnsi="Aptos"/>
        </w:rPr>
      </w:pPr>
    </w:p>
    <w:p w14:paraId="4C09B7A1" w14:textId="7ED44C50" w:rsidR="00DE0869" w:rsidRPr="00AF6336" w:rsidRDefault="00000000" w:rsidP="008F5F9D">
      <w:pPr>
        <w:spacing w:line="240" w:lineRule="auto"/>
        <w:ind w:firstLine="720"/>
        <w:jc w:val="both"/>
        <w:rPr>
          <w:rFonts w:ascii="Aptos" w:hAnsi="Aptos"/>
        </w:rPr>
      </w:pPr>
      <w:r w:rsidRPr="00AF6336">
        <w:rPr>
          <w:rFonts w:ascii="Aptos" w:hAnsi="Aptos"/>
          <w:b/>
        </w:rPr>
        <w:t xml:space="preserve">Task Design. </w:t>
      </w:r>
      <w:r w:rsidRPr="00AF6336">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4F2335">
        <w:rPr>
          <w:rFonts w:ascii="Aptos" w:hAnsi="Aptos"/>
        </w:rPr>
        <w:instrText xml:space="preserve"> ADDIN ZOTERO_ITEM CSL_CITATION {"citationID":"2wczqXgj","properties":{"formattedCitation":"(Kimberley et al., 2008)","plainCitation":"(Kimberley et al., 2008)","dontUpdate":true,"noteIndex":0},"citationItems":[{"id":16149,"uris":["http://zotero.org/users/6239255/items/7MZZWZTX","http://zotero.org/users/6239255/items/J2WIKVVS"],"itemData":{"id":16149,"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w:t>
      </w:r>
      <w:r w:rsidR="008F5F9D">
        <w:rPr>
          <w:rFonts w:ascii="Aptos" w:hAnsi="Aptos"/>
        </w:rPr>
        <w:t>“</w:t>
      </w:r>
      <w:r w:rsidRPr="00AF6336">
        <w:rPr>
          <w:rFonts w:ascii="Aptos" w:hAnsi="Aptos"/>
        </w:rPr>
        <w:t>The Undoing</w:t>
      </w:r>
      <w:r w:rsidR="008F5F9D">
        <w:rPr>
          <w:rFonts w:ascii="Aptos" w:hAnsi="Aptos"/>
        </w:rPr>
        <w:t>”, HBO television, original airdate: 11/15/20</w:t>
      </w:r>
      <w:r w:rsidRPr="00AF6336">
        <w:rPr>
          <w:rFonts w:ascii="Aptos" w:hAnsi="Aptos"/>
        </w:rPr>
        <w:t xml:space="preserve">). The stimulus was split into two 22 minute 17 second components, representing the first and </w:t>
      </w:r>
      <w:r w:rsidR="003F613E">
        <w:rPr>
          <w:rFonts w:ascii="Aptos" w:hAnsi="Aptos"/>
        </w:rPr>
        <w:t>second</w:t>
      </w:r>
      <w:r w:rsidRPr="00AF6336">
        <w:rPr>
          <w:rFonts w:ascii="Aptos" w:hAnsi="Aptos"/>
        </w:rPr>
        <w:t xml:space="preserve"> hal</w:t>
      </w:r>
      <w:r w:rsidR="003F613E">
        <w:rPr>
          <w:rFonts w:ascii="Aptos" w:hAnsi="Aptos"/>
        </w:rPr>
        <w:t>ves</w:t>
      </w:r>
      <w:r w:rsidRPr="00AF6336">
        <w:rPr>
          <w:rFonts w:ascii="Aptos" w:hAnsi="Aptos"/>
        </w:rPr>
        <w:t xml:space="preserve"> of the episode, and </w:t>
      </w:r>
      <w:r w:rsidR="003F613E">
        <w:rPr>
          <w:rFonts w:ascii="Aptos" w:hAnsi="Aptos"/>
        </w:rPr>
        <w:t xml:space="preserve">were </w:t>
      </w:r>
      <w:r w:rsidRPr="00AF6336">
        <w:rPr>
          <w:rFonts w:ascii="Aptos" w:hAnsi="Aptos"/>
        </w:rPr>
        <w:t>presented to participants across two sequential runs</w:t>
      </w:r>
      <w:r w:rsidR="003F613E">
        <w:rPr>
          <w:rFonts w:ascii="Aptos" w:hAnsi="Aptos"/>
        </w:rPr>
        <w:t xml:space="preserve"> (</w:t>
      </w:r>
      <w:r w:rsidR="003F613E">
        <w:rPr>
          <w:rFonts w:ascii="Aptos" w:hAnsi="Aptos"/>
          <w:b/>
          <w:bCs/>
        </w:rPr>
        <w:t>Figure 2A</w:t>
      </w:r>
      <w:r w:rsidR="003F613E">
        <w:rPr>
          <w:rFonts w:ascii="Aptos" w:hAnsi="Aptos"/>
        </w:rPr>
        <w:t>)</w:t>
      </w:r>
      <w:r w:rsidRPr="00AF6336">
        <w:rPr>
          <w:rFonts w:ascii="Aptos" w:hAnsi="Aptos"/>
        </w:rPr>
        <w:t>.</w:t>
      </w:r>
      <w:r w:rsidR="00CF2D02">
        <w:rPr>
          <w:rFonts w:ascii="Aptos" w:hAnsi="Aptos"/>
        </w:rPr>
        <w:t xml:space="preserve"> The episodes halves were presented in chronological order.</w:t>
      </w:r>
      <w:r w:rsidRPr="00AF6336">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w:t>
      </w:r>
      <w:r w:rsidRPr="00AF6336">
        <w:rPr>
          <w:rFonts w:ascii="Aptos" w:hAnsi="Aptos"/>
        </w:rPr>
        <w:lastRenderedPageBreak/>
        <w:t>already completed the study in each condition. Subjects were assigned to continuously rate their certainty of a predefined stimulus-specific outcome (i.e., a target character’s innocence</w:t>
      </w:r>
      <w:r w:rsidR="008F5F9D">
        <w:rPr>
          <w:rFonts w:ascii="Aptos" w:hAnsi="Aptos"/>
        </w:rPr>
        <w:t>/</w:t>
      </w:r>
      <w:r w:rsidRPr="00AF6336">
        <w:rPr>
          <w:rFonts w:ascii="Aptos" w:hAnsi="Aptos"/>
        </w:rPr>
        <w:t>guilt) for one half of the stimulus</w:t>
      </w:r>
      <w:r w:rsidR="008F5F9D">
        <w:rPr>
          <w:rFonts w:ascii="Aptos" w:hAnsi="Aptos"/>
        </w:rPr>
        <w:t xml:space="preserve">. They were instructed to </w:t>
      </w:r>
      <w:r w:rsidRPr="00AF6336">
        <w:rPr>
          <w:rFonts w:ascii="Aptos" w:hAnsi="Aptos"/>
        </w:rPr>
        <w:t>watch the other half without rating, but to evaluate the stimulus as if they were providing ratings</w:t>
      </w:r>
      <w:r w:rsidR="00CF2D02">
        <w:rPr>
          <w:rFonts w:ascii="Aptos" w:hAnsi="Aptos"/>
        </w:rPr>
        <w:t xml:space="preserve"> </w:t>
      </w:r>
      <w:r w:rsidR="008F5F9D">
        <w:rPr>
          <w:rFonts w:ascii="Aptos" w:hAnsi="Aptos"/>
        </w:rPr>
        <w:t>(i.e., to assess a target character’s innocence/guilt) (</w:t>
      </w:r>
      <w:r w:rsidR="008F5F9D" w:rsidRPr="00CF2D02">
        <w:rPr>
          <w:rFonts w:ascii="Aptos" w:hAnsi="Aptos"/>
          <w:b/>
          <w:bCs/>
        </w:rPr>
        <w:t>Figure 2B</w:t>
      </w:r>
      <w:r w:rsidR="008F5F9D">
        <w:rPr>
          <w:rFonts w:ascii="Aptos" w:hAnsi="Aptos"/>
        </w:rPr>
        <w:t xml:space="preserve">). </w:t>
      </w:r>
      <w:r w:rsidRPr="00AF6336">
        <w:rPr>
          <w:rFonts w:ascii="Aptos" w:hAnsi="Aptos"/>
        </w:rPr>
        <w:t xml:space="preserve">When rating, a bipolar, </w:t>
      </w:r>
      <w:proofErr w:type="gramStart"/>
      <w:r w:rsidRPr="00AF6336">
        <w:rPr>
          <w:rFonts w:ascii="Aptos" w:hAnsi="Aptos"/>
        </w:rPr>
        <w:t>horizontally-positioned</w:t>
      </w:r>
      <w:proofErr w:type="gramEnd"/>
      <w:r w:rsidRPr="00AF6336">
        <w:rPr>
          <w:rFonts w:ascii="Aptos" w:hAnsi="Aptos"/>
        </w:rPr>
        <w:t xml:space="preserve"> scale was visualized below the video stimulus. The initial position of scale was set to 0% certainty. Pressing a button with the </w:t>
      </w:r>
      <w:r w:rsidR="00510C6B">
        <w:rPr>
          <w:rFonts w:ascii="Aptos" w:hAnsi="Aptos"/>
        </w:rPr>
        <w:t xml:space="preserve">index finger </w:t>
      </w:r>
      <w:r w:rsidRPr="00AF6336">
        <w:rPr>
          <w:rFonts w:ascii="Aptos" w:hAnsi="Aptos"/>
        </w:rPr>
        <w:t xml:space="preserve">incremented the scale by 5% closer towards the left pole (i.e., 100% certain of guilt) and pressing a button with the middle finger incremented the scale by 5% closer towards the right pole (i.e., 100% certain of innocence). Of the final sample, twenty (20) subjects rated the first half of the </w:t>
      </w:r>
      <w:proofErr w:type="gramStart"/>
      <w:r w:rsidRPr="00AF6336">
        <w:rPr>
          <w:rFonts w:ascii="Aptos" w:hAnsi="Aptos"/>
        </w:rPr>
        <w:t>stimulus</w:t>
      </w:r>
      <w:proofErr w:type="gramEnd"/>
      <w:r w:rsidRPr="00AF6336">
        <w:rPr>
          <w:rFonts w:ascii="Aptos" w:hAnsi="Aptos"/>
        </w:rPr>
        <w:t xml:space="preserve"> and fifteen (15) subjects rated the second half using the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w:t>
      </w:r>
      <w:proofErr w:type="gramStart"/>
      <w:r w:rsidRPr="00AF6336">
        <w:rPr>
          <w:rFonts w:ascii="Aptos" w:hAnsi="Aptos"/>
        </w:rPr>
        <w:t>manuscript, and</w:t>
      </w:r>
      <w:proofErr w:type="gramEnd"/>
      <w:r w:rsidRPr="00AF6336">
        <w:rPr>
          <w:rFonts w:ascii="Aptos" w:hAnsi="Aptos"/>
        </w:rPr>
        <w:t xml:space="preserve"> will be characterized in future work. All scripts associated with this task are publicly available at https://github.com/wj-mitchell/Expressive_V_Reflective.  </w:t>
      </w:r>
    </w:p>
    <w:p w14:paraId="2BD669F1" w14:textId="57ACB77D"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4F2335">
        <w:rPr>
          <w:rFonts w:ascii="Aptos" w:hAnsi="Aptos"/>
        </w:rPr>
        <w:instrText xml:space="preserve"> ADDIN ZOTERO_ITEM CSL_CITATION {"citationID":"evhOC8cS","properties":{"formattedCitation":"(Girard &amp; Wright, 2018)","plainCitation":"(Girard &amp; Wright, 2018)","dontUpdate":true,"noteIndex":0},"citationItems":[{"id":16237,"uris":["http://zotero.org/users/6239255/items/TUT6KNQN"],"itemData":{"id":16237,"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4F2335">
        <w:rPr>
          <w:rFonts w:ascii="Aptos" w:hAnsi="Aptos"/>
        </w:rPr>
        <w:instrText xml:space="preserve"> ADDIN ZOTERO_ITEM CSL_CITATION {"citationID":"dGGIwqAO","properties":{"formattedCitation":"(van Rossum, 1995)","plainCitation":"(van Rossum, 1995)","noteIndex":0},"citationItems":[{"id":16333,"uris":["http://zotero.org/users/6239255/items/2N3VUFMR"],"itemData":{"id":16333,"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w:t>
      </w:r>
      <w:proofErr w:type="spellStart"/>
      <w:r w:rsidRPr="00AF6336">
        <w:rPr>
          <w:rFonts w:ascii="Aptos" w:hAnsi="Aptos"/>
        </w:rPr>
        <w:t>PsychoPy</w:t>
      </w:r>
      <w:proofErr w:type="spellEnd"/>
      <w:r w:rsidRPr="00AF6336">
        <w:rPr>
          <w:rFonts w:ascii="Aptos" w:hAnsi="Aptos"/>
        </w:rPr>
        <w:t xml:space="preserve">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4F2335">
        <w:rPr>
          <w:rFonts w:ascii="Aptos" w:hAnsi="Aptos"/>
        </w:rPr>
        <w:instrText xml:space="preserve"> ADDIN ZOTERO_ITEM CSL_CITATION {"citationID":"8g4Ft3c4","properties":{"formattedCitation":"(Peirce et al., 2019)","plainCitation":"(Peirce et al., 2019)","noteIndex":0},"citationItems":[{"id":16335,"uris":["http://zotero.org/users/6239255/items/ST7ITYI7"],"itemData":{"id":1633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Pr>
          <w:rFonts w:ascii="Aptos" w:hAnsi="Aptos"/>
        </w:rPr>
        <w:t>P</w:t>
      </w:r>
      <w:r w:rsidRPr="00AF6336">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w:t>
      </w:r>
      <w:r w:rsidR="00510C6B">
        <w:rPr>
          <w:rFonts w:ascii="Aptos" w:hAnsi="Aptos"/>
        </w:rPr>
        <w:t xml:space="preserve"> </w:t>
      </w:r>
      <w:r w:rsidRPr="00AF6336">
        <w:rPr>
          <w:rFonts w:ascii="Aptos" w:hAnsi="Aptos"/>
        </w:rPr>
        <w:t>Additionally, by incrementing rating values only upon release of the button, rather than continuously for as long as the button is pressed, we hope</w:t>
      </w:r>
      <w:r w:rsidR="008F5F9D">
        <w:rPr>
          <w:rFonts w:ascii="Aptos" w:hAnsi="Aptos"/>
        </w:rPr>
        <w:t>d</w:t>
      </w:r>
      <w:r w:rsidRPr="00AF6336">
        <w:rPr>
          <w:rFonts w:ascii="Aptos" w:hAnsi="Aptos"/>
        </w:rPr>
        <w:t xml:space="preserve"> to more clearly delineate inflections in neural activity associated with rating or button pressing. </w:t>
      </w:r>
      <w:r w:rsidR="00C918C3">
        <w:rPr>
          <w:rFonts w:ascii="Aptos" w:hAnsi="Aptos"/>
        </w:rPr>
        <w:t xml:space="preserve">All subjects used their right hand to provide ratings. </w:t>
      </w:r>
      <w:proofErr w:type="gramStart"/>
      <w:r w:rsidR="00C918C3">
        <w:rPr>
          <w:rFonts w:ascii="Aptos" w:hAnsi="Aptos"/>
        </w:rPr>
        <w:t>Left handed</w:t>
      </w:r>
      <w:proofErr w:type="gramEnd"/>
      <w:r w:rsidR="00C918C3">
        <w:rPr>
          <w:rFonts w:ascii="Aptos" w:hAnsi="Aptos"/>
        </w:rPr>
        <w:t xml:space="preserve"> subjects did not report any difficulties using the right-hand button box.</w:t>
      </w:r>
      <w:r w:rsidR="00C918C3" w:rsidRPr="00AF6336">
        <w:rPr>
          <w:rFonts w:ascii="Aptos" w:hAnsi="Aptos"/>
        </w:rPr>
        <w:t xml:space="preserve"> </w:t>
      </w:r>
      <w:r w:rsidRPr="00AF6336">
        <w:rPr>
          <w:rFonts w:ascii="Aptos" w:hAnsi="Aptos"/>
        </w:rPr>
        <w:t>Ratings were sampled at the stimulus’s average framerate (24 Hz).</w:t>
      </w:r>
    </w:p>
    <w:p w14:paraId="5BAAFCD8" w14:textId="698FDFE7"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fMRI scanning was performed at Temple University using a 3T Siemens Tim Trio MRI system and a 20-channel head coil. Each subject completed one high-resolution T1-</w:t>
      </w:r>
      <w:proofErr w:type="gramStart"/>
      <w:r w:rsidRPr="00AF6336">
        <w:rPr>
          <w:rFonts w:ascii="Aptos" w:hAnsi="Aptos"/>
        </w:rPr>
        <w:t>weighted</w:t>
      </w:r>
      <w:proofErr w:type="gramEnd"/>
      <w:r w:rsidRPr="00AF6336">
        <w:rPr>
          <w:rFonts w:ascii="Aptos" w:hAnsi="Aptos"/>
        </w:rPr>
        <w:t xml:space="preserve"> structural image and four functional runs. Two of these runs are beyond the purview of this manuscript. The acquisition parameters for the relevant T2* EPI BOLD sequences were acquired at a 3 mm slice thickness, a TR = 2000 </w:t>
      </w:r>
      <w:proofErr w:type="spellStart"/>
      <w:r w:rsidRPr="00AF6336">
        <w:rPr>
          <w:rFonts w:ascii="Aptos" w:hAnsi="Aptos"/>
        </w:rPr>
        <w:t>ms</w:t>
      </w:r>
      <w:proofErr w:type="spellEnd"/>
      <w:r w:rsidRPr="00AF6336">
        <w:rPr>
          <w:rFonts w:ascii="Aptos" w:hAnsi="Aptos"/>
        </w:rPr>
        <w:t xml:space="preserve">; TE = 25 </w:t>
      </w:r>
      <w:proofErr w:type="spellStart"/>
      <w:r w:rsidRPr="00AF6336">
        <w:rPr>
          <w:rFonts w:ascii="Aptos" w:hAnsi="Aptos"/>
        </w:rPr>
        <w:t>ms</w:t>
      </w:r>
      <w:proofErr w:type="spellEnd"/>
      <w:r w:rsidRPr="00AF6336">
        <w:rPr>
          <w:rFonts w:ascii="Aptos" w:hAnsi="Aptos"/>
        </w:rPr>
        <w:t>; flip angle of 75 degrees, and a FOV = 1680 x 1680 mm. A 30s audiovisual stimulus buffer (</w:t>
      </w:r>
      <w:r w:rsidR="008F5F9D">
        <w:rPr>
          <w:rFonts w:ascii="Aptos" w:hAnsi="Aptos"/>
        </w:rPr>
        <w:t>a</w:t>
      </w:r>
      <w:r w:rsidRPr="00AF6336">
        <w:rPr>
          <w:rFonts w:ascii="Aptos" w:hAnsi="Aptos"/>
        </w:rPr>
        <w:t xml:space="preserve"> rotating checkered pattern paired with pink noise) preceded the stimulus of each run. Without a stimulus buffer, the global arousal response that video stimuli often elicit may </w:t>
      </w:r>
      <w:r w:rsidR="00CF2D02">
        <w:rPr>
          <w:rFonts w:ascii="Aptos" w:hAnsi="Aptos"/>
        </w:rPr>
        <w:t xml:space="preserve">have </w:t>
      </w:r>
      <w:r w:rsidRPr="00AF6336">
        <w:rPr>
          <w:rFonts w:ascii="Aptos" w:hAnsi="Aptos"/>
        </w:rPr>
        <w:t>occur</w:t>
      </w:r>
      <w:r w:rsidR="00CF2D02">
        <w:rPr>
          <w:rFonts w:ascii="Aptos" w:hAnsi="Aptos"/>
        </w:rPr>
        <w:t>red</w:t>
      </w:r>
      <w:r w:rsidRPr="00AF6336">
        <w:rPr>
          <w:rFonts w:ascii="Aptos" w:hAnsi="Aptos"/>
        </w:rPr>
        <w:t xml:space="preserve"> during our stimulus and </w:t>
      </w:r>
      <w:r w:rsidR="00CF2D02">
        <w:rPr>
          <w:rFonts w:ascii="Aptos" w:hAnsi="Aptos"/>
        </w:rPr>
        <w:t xml:space="preserve">would have </w:t>
      </w:r>
      <w:r w:rsidRPr="00AF6336">
        <w:rPr>
          <w:rFonts w:ascii="Aptos" w:hAnsi="Aptos"/>
        </w:rPr>
        <w:t>result</w:t>
      </w:r>
      <w:r w:rsidR="00CF2D02">
        <w:rPr>
          <w:rFonts w:ascii="Aptos" w:hAnsi="Aptos"/>
        </w:rPr>
        <w:t>ed</w:t>
      </w:r>
      <w:r w:rsidRPr="00AF6336">
        <w:rPr>
          <w:rFonts w:ascii="Aptos" w:hAnsi="Aptos"/>
        </w:rPr>
        <w:t xml:space="preserve"> in having to truncate neural data </w:t>
      </w:r>
      <w:r w:rsidR="008F518E">
        <w:rPr>
          <w:rFonts w:ascii="Aptos" w:hAnsi="Aptos"/>
        </w:rPr>
        <w:fldChar w:fldCharType="begin"/>
      </w:r>
      <w:r w:rsidR="004F2335">
        <w:rPr>
          <w:rFonts w:ascii="Aptos" w:hAnsi="Aptos"/>
        </w:rPr>
        <w:instrText xml:space="preserve"> ADDIN ZOTERO_ITEM CSL_CITATION {"citationID":"cAYjiEBQ","properties":{"formattedCitation":"(J. Chen et al., 2017)","plainCitation":"(J. Chen et al., 2017)","noteIndex":0},"citationItems":[{"id":1563,"uris":["http://zotero.org/users/6239255/items/5M5D4KQB"],"itemData":{"id":1563,"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w:t>
      </w:r>
      <w:proofErr w:type="spellStart"/>
      <w:r w:rsidRPr="00AF6336">
        <w:rPr>
          <w:rFonts w:ascii="Aptos" w:hAnsi="Aptos"/>
        </w:rPr>
        <w:t>OptoAcoustics</w:t>
      </w:r>
      <w:proofErr w:type="spellEnd"/>
      <w:r w:rsidRPr="00AF6336">
        <w:rPr>
          <w:rFonts w:ascii="Aptos" w:hAnsi="Aptos"/>
        </w:rPr>
        <w:t xml:space="preserve"> </w:t>
      </w:r>
      <w:proofErr w:type="spellStart"/>
      <w:r w:rsidRPr="00AF6336">
        <w:rPr>
          <w:rFonts w:ascii="Aptos" w:hAnsi="Aptos"/>
        </w:rPr>
        <w:t>OptoActive</w:t>
      </w:r>
      <w:proofErr w:type="spellEnd"/>
      <w:r w:rsidRPr="00AF6336">
        <w:rPr>
          <w:rFonts w:ascii="Aptos" w:hAnsi="Aptos"/>
        </w:rPr>
        <w:t xml:space="preserve"> sound-canceling headphones. To ensure clear and audible audio during MRI scanning, we analyzed the noise frequencies inherently generated by the MRI machine during imaging. We </w:t>
      </w:r>
      <w:r w:rsidRPr="00AF6336">
        <w:rPr>
          <w:rFonts w:ascii="Aptos" w:hAnsi="Aptos"/>
        </w:rPr>
        <w:lastRenderedPageBreak/>
        <w:t xml:space="preserve">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12A760F5"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 xml:space="preserve">We first converted all MRI data from DICOM to BIDS-formatted </w:t>
      </w:r>
      <w:proofErr w:type="spellStart"/>
      <w:r w:rsidRPr="00AF6336">
        <w:rPr>
          <w:rFonts w:ascii="Aptos" w:hAnsi="Aptos"/>
        </w:rPr>
        <w:t>NIfTI</w:t>
      </w:r>
      <w:proofErr w:type="spellEnd"/>
      <w:r w:rsidRPr="00AF6336">
        <w:rPr>
          <w:rFonts w:ascii="Aptos" w:hAnsi="Aptos"/>
        </w:rPr>
        <w:t xml:space="preserve"> files using </w:t>
      </w:r>
      <w:proofErr w:type="spellStart"/>
      <w:r w:rsidRPr="00AF6336">
        <w:rPr>
          <w:rFonts w:ascii="Aptos" w:hAnsi="Aptos"/>
        </w:rPr>
        <w:t>heudiconv</w:t>
      </w:r>
      <w:proofErr w:type="spellEnd"/>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4F2335">
        <w:rPr>
          <w:rFonts w:ascii="Aptos" w:hAnsi="Aptos"/>
        </w:rPr>
        <w:instrText xml:space="preserve"> ADDIN ZOTERO_ITEM CSL_CITATION {"citationID":"BTLPnAdB","properties":{"formattedCitation":"(Halchenko et al., 2021)","plainCitation":"(Halchenko et al., 2021)","noteIndex":0},"citationItems":[{"id":16336,"uris":["http://zotero.org/users/6239255/items/M54SWAQ7"],"itemData":{"id":16336,"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Halchenko et al., 2021)</w:t>
      </w:r>
      <w:r w:rsidR="00956966">
        <w:rPr>
          <w:rFonts w:ascii="Aptos" w:hAnsi="Aptos"/>
        </w:rPr>
        <w:fldChar w:fldCharType="end"/>
      </w:r>
      <w:r w:rsidRPr="00AF6336">
        <w:rPr>
          <w:rFonts w:ascii="Aptos" w:hAnsi="Aptos"/>
        </w:rPr>
        <w:t xml:space="preserve">. Neuroimaging data was preprocessed with the standard </w:t>
      </w:r>
      <w:proofErr w:type="spellStart"/>
      <w:r w:rsidRPr="00AF6336">
        <w:rPr>
          <w:rFonts w:ascii="Aptos" w:hAnsi="Aptos"/>
        </w:rPr>
        <w:t>fMRIPrep</w:t>
      </w:r>
      <w:proofErr w:type="spellEnd"/>
      <w:r w:rsidRPr="00AF6336">
        <w:rPr>
          <w:rFonts w:ascii="Aptos" w:hAnsi="Aptos"/>
        </w:rPr>
        <w:t xml:space="preserve">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4F2335">
        <w:rPr>
          <w:rFonts w:ascii="Aptos" w:hAnsi="Aptos"/>
        </w:rPr>
        <w:instrText xml:space="preserve"> ADDIN ZOTERO_ITEM CSL_CITATION {"citationID":"SqDYiicV","properties":{"formattedCitation":"(Esteban et al., 2017)","plainCitation":"(Esteban et al., 2017)","noteIndex":0},"citationItems":[{"id":1507,"uris":["http://zotero.org/users/6239255/items/B7XGE9N2"],"itemData":{"id":150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4F2335">
        <w:rPr>
          <w:rFonts w:ascii="Aptos" w:hAnsi="Aptos"/>
        </w:rPr>
        <w:instrText xml:space="preserve"> ADDIN ZOTERO_ITEM CSL_CITATION {"citationID":"iV0IqKAn","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w:t>
      </w:r>
      <w:r w:rsidR="00C918C3">
        <w:rPr>
          <w:rFonts w:ascii="Aptos" w:hAnsi="Aptos"/>
        </w:rPr>
        <w:t>One</w:t>
      </w:r>
      <w:r w:rsidRPr="00AF6336">
        <w:rPr>
          <w:rFonts w:ascii="Aptos" w:hAnsi="Aptos"/>
        </w:rPr>
        <w:t xml:space="preserve"> subject w</w:t>
      </w:r>
      <w:r w:rsidR="00C918C3">
        <w:rPr>
          <w:rFonts w:ascii="Aptos" w:hAnsi="Aptos"/>
        </w:rPr>
        <w:t>as</w:t>
      </w:r>
      <w:r w:rsidRPr="00AF6336">
        <w:rPr>
          <w:rFonts w:ascii="Aptos" w:hAnsi="Aptos"/>
        </w:rPr>
        <w:t xml:space="preserve"> excluded according to this standard. Head motion was generally ideal, with 99.9% of all </w:t>
      </w:r>
      <w:proofErr w:type="gramStart"/>
      <w:r w:rsidRPr="00AF6336">
        <w:rPr>
          <w:rFonts w:ascii="Aptos" w:hAnsi="Aptos"/>
        </w:rPr>
        <w:t>analyzed TRs</w:t>
      </w:r>
      <w:proofErr w:type="gramEnd"/>
      <w:r w:rsidRPr="00AF6336">
        <w:rPr>
          <w:rFonts w:ascii="Aptos" w:hAnsi="Aptos"/>
        </w:rPr>
        <w:t xml:space="preserve"> (98.1% including the excluded subject) falling within an acceptable range. </w:t>
      </w:r>
    </w:p>
    <w:p w14:paraId="789F042F" w14:textId="21796AB7" w:rsidR="00DE0869" w:rsidRPr="00AF6336" w:rsidRDefault="00000000" w:rsidP="00AF6336">
      <w:pPr>
        <w:spacing w:line="240" w:lineRule="auto"/>
        <w:ind w:firstLine="720"/>
        <w:jc w:val="both"/>
        <w:rPr>
          <w:rFonts w:ascii="Aptos" w:hAnsi="Aptos"/>
        </w:rPr>
      </w:pPr>
      <w:r w:rsidRPr="00AF6336">
        <w:rPr>
          <w:rFonts w:ascii="Aptos" w:hAnsi="Aptos"/>
        </w:rPr>
        <w:t>For the ISC analysis, additional preprocessing was performed using nltools</w:t>
      </w:r>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4F2335">
        <w:rPr>
          <w:rFonts w:ascii="Aptos" w:hAnsi="Aptos"/>
        </w:rPr>
        <w:instrText xml:space="preserve"> ADDIN ZOTERO_ITEM CSL_CITATION {"citationID":"vgE0kQdw","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w:t>
      </w:r>
      <w:proofErr w:type="spellStart"/>
      <w:r w:rsidRPr="00AF6336">
        <w:rPr>
          <w:rFonts w:ascii="Aptos" w:hAnsi="Aptos"/>
        </w:rPr>
        <w:t>despiked</w:t>
      </w:r>
      <w:proofErr w:type="spellEnd"/>
      <w:r w:rsidRPr="00AF6336">
        <w:rPr>
          <w:rFonts w:ascii="Aptos" w:hAnsi="Aptos"/>
        </w:rPr>
        <w:t xml:space="preserve"> using nltools </w:t>
      </w:r>
      <w:proofErr w:type="spellStart"/>
      <w:r w:rsidRPr="00AF6336">
        <w:rPr>
          <w:rFonts w:ascii="Aptos" w:hAnsi="Aptos"/>
        </w:rPr>
        <w:t>find_spikes</w:t>
      </w:r>
      <w:proofErr w:type="spellEnd"/>
      <w:r w:rsidRPr="00AF6336">
        <w:rPr>
          <w:rFonts w:ascii="Aptos" w:hAnsi="Aptos"/>
        </w:rPr>
        <w:t xml:space="preserve">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4F2335">
        <w:rPr>
          <w:rFonts w:ascii="Aptos" w:hAnsi="Aptos"/>
        </w:rPr>
        <w:instrText xml:space="preserve"> ADDIN ZOTERO_ITEM CSL_CITATION {"citationID":"TuYRdtBT","properties":{"formattedCitation":"(Schaefer et al., 2018)","plainCitation":"(Schaefer et al., 2018)","noteIndex":0},"citationItems":[{"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w:t>
      </w:r>
      <w:r w:rsidR="008F5F9D">
        <w:rPr>
          <w:rFonts w:ascii="Aptos" w:hAnsi="Aptos"/>
        </w:rPr>
        <w:t xml:space="preserve">from </w:t>
      </w:r>
      <w:r w:rsidRPr="00AF6336">
        <w:rPr>
          <w:rFonts w:ascii="Aptos" w:hAnsi="Aptos"/>
        </w:rPr>
        <w:t xml:space="preserve">100 </w:t>
      </w:r>
      <w:r w:rsidR="008F5F9D">
        <w:rPr>
          <w:rFonts w:ascii="Aptos" w:hAnsi="Aptos"/>
        </w:rPr>
        <w:t>to</w:t>
      </w:r>
      <w:r w:rsidRPr="00AF6336">
        <w:rPr>
          <w:rFonts w:ascii="Aptos" w:hAnsi="Aptos"/>
        </w:rPr>
        <w:t xml:space="preserve"> 1000 parcels, 400 parcels is widely used as a standard due to previous work suggesting that the human cortex can be divided into 300 to 400 unique functional regions </w:t>
      </w:r>
      <w:r w:rsidR="004A536E">
        <w:rPr>
          <w:rFonts w:ascii="Aptos" w:hAnsi="Aptos"/>
        </w:rPr>
        <w:fldChar w:fldCharType="begin"/>
      </w:r>
      <w:r w:rsidR="004F2335">
        <w:rPr>
          <w:rFonts w:ascii="Aptos" w:hAnsi="Aptos"/>
        </w:rPr>
        <w:instrText xml:space="preserve"> ADDIN ZOTERO_ITEM CSL_CITATION {"citationID":"WzDJL7Iq","properties":{"formattedCitation":"(Van Essen et al., 2012)","plainCitation":"(Van Essen et al., 2012)","noteIndex":0},"citationItems":[{"id":16285,"uris":["http://zotero.org/users/6239255/items/T77LRRYR"],"itemData":{"id":16285,"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MVPA analyses like ISC, which are sensitive to the voxel-level patterns that spatial smoothing could distort, are robust to the standard gaussian kernel size that fMRIPrep applies during spatial smoothing </w:t>
      </w:r>
      <w:r w:rsidR="00956966">
        <w:rPr>
          <w:rFonts w:ascii="Aptos" w:hAnsi="Aptos"/>
        </w:rPr>
        <w:fldChar w:fldCharType="begin"/>
      </w:r>
      <w:r w:rsidR="004F2335">
        <w:rPr>
          <w:rFonts w:ascii="Aptos" w:hAnsi="Aptos"/>
        </w:rPr>
        <w:instrText xml:space="preserve"> ADDIN ZOTERO_ITEM CSL_CITATION {"citationID":"hwf4NXDO","properties":{"formattedCitation":"(Hendriks et al., 2017)","plainCitation":"(Hendriks et al., 2017)","noteIndex":0},"citationItems":[{"id":2647,"uris":["http://zotero.org/users/6239255/items/B58UM36G"],"itemData":{"id":2647,"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968AB9D" w14:textId="1F25E644" w:rsidR="00CF2D02"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4F2335">
        <w:rPr>
          <w:rFonts w:ascii="Aptos" w:hAnsi="Aptos"/>
        </w:rPr>
        <w:instrText xml:space="preserve"> ADDIN ZOTERO_ITEM CSL_CITATION {"citationID":"DmgiqaKt","properties":{"formattedCitation":"(Jenkinson et al., 2012)","plainCitation":"(Jenkinson et al., 2012)","noteIndex":0},"citationItems":[{"id":2697,"uris":["http://zotero.org/users/6239255/items/WA4T27RK"],"itemData":{"id":269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and contrast</w:t>
      </w:r>
      <w:r w:rsidR="00400CBA">
        <w:rPr>
          <w:rFonts w:ascii="Aptos" w:hAnsi="Aptos"/>
        </w:rPr>
        <w:t xml:space="preserve"> analyses</w:t>
      </w:r>
      <w:r w:rsidRPr="00AF6336">
        <w:rPr>
          <w:rFonts w:ascii="Aptos" w:hAnsi="Aptos"/>
        </w:rPr>
        <w:t xml:space="preserve"> between conditions</w:t>
      </w:r>
      <w:r w:rsidR="00CF2D02">
        <w:rPr>
          <w:rFonts w:ascii="Aptos" w:hAnsi="Aptos"/>
        </w:rPr>
        <w:t xml:space="preserve"> (rating vs. non-rating)</w:t>
      </w:r>
      <w:r w:rsidRPr="00AF6336">
        <w:rPr>
          <w:rFonts w:ascii="Aptos" w:hAnsi="Aptos"/>
        </w:rPr>
        <w:t>. For rated runs, three</w:t>
      </w:r>
      <w:r w:rsidR="00CF2D02">
        <w:rPr>
          <w:rFonts w:ascii="Aptos" w:hAnsi="Aptos"/>
        </w:rPr>
        <w:t xml:space="preserve"> (3)</w:t>
      </w:r>
      <w:r w:rsidRPr="00AF6336">
        <w:rPr>
          <w:rFonts w:ascii="Aptos" w:hAnsi="Aptos"/>
        </w:rPr>
        <w:t xml:space="preserve"> three-column event files were constructed. The first</w:t>
      </w:r>
      <w:r w:rsidR="00CF2D02">
        <w:rPr>
          <w:rFonts w:ascii="Aptos" w:hAnsi="Aptos"/>
        </w:rPr>
        <w:t xml:space="preserve"> event file</w:t>
      </w:r>
      <w:r w:rsidRPr="00AF6336">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0E373C9C" w:rsidR="00CF2D02" w:rsidRDefault="00000000" w:rsidP="00AF6336">
      <w:pPr>
        <w:spacing w:line="240" w:lineRule="auto"/>
        <w:ind w:firstLine="720"/>
        <w:jc w:val="both"/>
        <w:rPr>
          <w:rFonts w:ascii="Aptos" w:hAnsi="Aptos"/>
        </w:rPr>
      </w:pPr>
      <w:r w:rsidRPr="00AF6336">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w:t>
      </w:r>
      <w:proofErr w:type="gramStart"/>
      <w:r w:rsidRPr="00AF6336">
        <w:rPr>
          <w:rFonts w:ascii="Aptos" w:hAnsi="Aptos"/>
        </w:rPr>
        <w:t>making a decision</w:t>
      </w:r>
      <w:proofErr w:type="gramEnd"/>
      <w:r w:rsidRPr="00AF6336">
        <w:rPr>
          <w:rFonts w:ascii="Aptos" w:hAnsi="Aptos"/>
        </w:rPr>
        <w:t xml:space="preserve"> (i.e., pressing a button) rather than subjects’ subjective certainty levels. By focusing exclusively on the number of button presses, we aimed to capture the cognitive and motor processes involved in rating itself. </w:t>
      </w:r>
    </w:p>
    <w:p w14:paraId="07708A12" w14:textId="27DFEAD8" w:rsidR="00DE0869" w:rsidRPr="00AF6336" w:rsidRDefault="00000000" w:rsidP="00AF6336">
      <w:pPr>
        <w:spacing w:line="240" w:lineRule="auto"/>
        <w:ind w:firstLine="720"/>
        <w:jc w:val="both"/>
        <w:rPr>
          <w:rFonts w:ascii="Aptos" w:hAnsi="Aptos"/>
        </w:rPr>
      </w:pPr>
      <w:r w:rsidRPr="00AF6336">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00CE37A4">
        <w:fldChar w:fldCharType="begin"/>
      </w:r>
      <w:r w:rsidR="004F2335">
        <w:instrText xml:space="preserve"> ADDIN ZOTERO_ITEM CSL_CITATION {"citationID":"kZra6KpM","properties":{"formattedCitation":"(Mumford, 2017)","plainCitation":"(Mumford, 2017)","noteIndex":0},"citationItems":[{"id":"c7ay7m1o/ukyBGxdS","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36861DA2" w:rsidR="00DE0869" w:rsidRPr="00AF6336" w:rsidRDefault="00000000" w:rsidP="00AF6336">
      <w:pPr>
        <w:spacing w:line="240" w:lineRule="auto"/>
        <w:ind w:firstLine="720"/>
        <w:jc w:val="both"/>
        <w:rPr>
          <w:rFonts w:ascii="Aptos" w:hAnsi="Aptos"/>
        </w:rPr>
      </w:pPr>
      <w:r w:rsidRPr="00AF6336">
        <w:rPr>
          <w:rFonts w:ascii="Aptos" w:hAnsi="Aptos"/>
        </w:rPr>
        <w:lastRenderedPageBreak/>
        <w:t>A subset of the standard fMRIPrep confound output was used as nuisance regressors and included three-dimensional head motion translations, rotations, and their first derivatives, framewise displacement and censored head motion outlier timepoints. Additional confounds included cosine calculations to adjust for scanner drift</w:t>
      </w:r>
      <w:r w:rsidR="007772F8">
        <w:rPr>
          <w:rFonts w:ascii="Aptos" w:hAnsi="Aptos"/>
        </w:rPr>
        <w:t xml:space="preserve"> </w:t>
      </w:r>
      <w:r w:rsidR="00856F17">
        <w:rPr>
          <w:rFonts w:ascii="Aptos" w:hAnsi="Aptos"/>
        </w:rPr>
        <w:fldChar w:fldCharType="begin"/>
      </w:r>
      <w:r w:rsidR="004F2335">
        <w:rPr>
          <w:rFonts w:ascii="Aptos" w:hAnsi="Aptos"/>
        </w:rPr>
        <w:instrText xml:space="preserve"> ADDIN ZOTERO_ITEM CSL_CITATION {"citationID":"9NvCSEb5","properties":{"formattedCitation":"(Friston et al., 1995)","plainCitation":"(Friston et al., 1995)","noteIndex":0},"citationItems":[{"id":16345,"uris":["http://zotero.org/users/6239255/items/2X2E4YSS"],"itemData":{"id":16345,"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4F2335">
        <w:rPr>
          <w:rFonts w:ascii="Aptos" w:hAnsi="Aptos"/>
        </w:rPr>
        <w:instrText xml:space="preserve"> ADDIN ZOTERO_ITEM CSL_CITATION {"citationID":"4d3fKu2T","properties":{"formattedCitation":"(Power et al., 2014)","plainCitation":"(Power et al., 2014)","noteIndex":0},"citationItems":[{"id":16349,"uris":["http://zotero.org/users/6239255/items/IUCGI8ES"],"itemData":{"id":16349,"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w:t>
      </w:r>
      <w:proofErr w:type="spellStart"/>
      <w:r w:rsidRPr="00AF6336">
        <w:rPr>
          <w:rFonts w:ascii="Aptos" w:hAnsi="Aptos"/>
        </w:rPr>
        <w:t>imread</w:t>
      </w:r>
      <w:proofErr w:type="spellEnd"/>
      <w:r w:rsidRPr="00AF6336">
        <w:rPr>
          <w:rFonts w:ascii="Aptos" w:hAnsi="Aptos"/>
        </w:rPr>
        <w:t xml:space="preserve">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4F2335">
        <w:rPr>
          <w:rFonts w:ascii="Aptos" w:hAnsi="Aptos"/>
        </w:rPr>
        <w:instrText xml:space="preserve"> ADDIN ZOTERO_ITEM CSL_CITATION {"citationID":"YXCJp5QM","properties":{"formattedCitation":"(Bradski, 2000)","plainCitation":"(Bradski, 2000)","noteIndex":0},"citationItems":[{"id":16350,"uris":["http://zotero.org/users/6239255/items/XS9367EL"],"itemData":{"id":16350,"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Bradski,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w:t>
      </w:r>
      <w:proofErr w:type="spellStart"/>
      <w:r w:rsidRPr="00AF6336">
        <w:rPr>
          <w:rFonts w:ascii="Aptos" w:hAnsi="Aptos"/>
        </w:rPr>
        <w:t>librosa</w:t>
      </w:r>
      <w:proofErr w:type="spellEnd"/>
      <w:r w:rsidRPr="00AF6336">
        <w:rPr>
          <w:rFonts w:ascii="Aptos" w:hAnsi="Aptos"/>
        </w:rPr>
        <w:t xml:space="preserve"> </w:t>
      </w:r>
      <w:r w:rsidR="009B1B62">
        <w:rPr>
          <w:rFonts w:ascii="Aptos" w:hAnsi="Aptos"/>
        </w:rPr>
        <w:t xml:space="preserve">[v0.10.2] </w:t>
      </w:r>
      <w:r w:rsidR="00DF18B4">
        <w:rPr>
          <w:rFonts w:ascii="Aptos" w:hAnsi="Aptos"/>
        </w:rPr>
        <w:fldChar w:fldCharType="begin"/>
      </w:r>
      <w:r w:rsidR="004F2335">
        <w:rPr>
          <w:rFonts w:ascii="Aptos" w:hAnsi="Aptos"/>
        </w:rPr>
        <w:instrText xml:space="preserve"> ADDIN ZOTERO_ITEM CSL_CITATION {"citationID":"IULtgncO","properties":{"formattedCitation":"(McFee et al., 2015)","plainCitation":"(McFee et al., 2015)","noteIndex":0},"citationItems":[{"id":16351,"uris":["http://zotero.org/users/6239255/items/72JGTU6M"],"itemData":{"id":16351,"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w:t>
      </w:r>
      <w:r w:rsidR="00CF2D02">
        <w:rPr>
          <w:rFonts w:ascii="Aptos" w:hAnsi="Aptos"/>
        </w:rPr>
        <w:t>P</w:t>
      </w:r>
      <w:r w:rsidRPr="00AF6336">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4F2335">
        <w:rPr>
          <w:rFonts w:ascii="Aptos" w:hAnsi="Aptos"/>
        </w:rPr>
        <w:instrText xml:space="preserve"> ADDIN ZOTERO_ITEM CSL_CITATION {"citationID":"sKT8NXHt","properties":{"formattedCitation":"(OpenAI, 2023)","plainCitation":"(OpenAI, 2023)","noteIndex":0},"citationItems":[{"id":16352,"uris":["http://zotero.org/users/6239255/items/XMPTFXLL"],"itemData":{"id":16352,"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 xml:space="preserve">and the </w:t>
      </w:r>
      <w:proofErr w:type="spellStart"/>
      <w:r w:rsidRPr="00AF6336">
        <w:rPr>
          <w:rFonts w:ascii="Aptos" w:hAnsi="Aptos"/>
        </w:rPr>
        <w:t>face_recognition</w:t>
      </w:r>
      <w:proofErr w:type="spellEnd"/>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4F2335">
        <w:rPr>
          <w:rFonts w:ascii="Aptos" w:hAnsi="Aptos"/>
        </w:rPr>
        <w:instrText xml:space="preserve"> ADDIN ZOTERO_ITEM CSL_CITATION {"citationID":"lctyKWtg","properties":{"formattedCitation":"(Ageitgey, 2023)","plainCitation":"(Ageitgey, 2023)","noteIndex":0},"citationItems":[{"id":16354,"uris":["http://zotero.org/users/6239255/items/E7NH4ST8"],"itemData":{"id":16354,"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w:t>
      </w:r>
      <w:proofErr w:type="spellStart"/>
      <w:r w:rsidR="00DF18B4" w:rsidRPr="00DF18B4">
        <w:rPr>
          <w:rFonts w:ascii="Aptos" w:hAnsi="Aptos"/>
        </w:rPr>
        <w:t>Ageitgey</w:t>
      </w:r>
      <w:proofErr w:type="spellEnd"/>
      <w:r w:rsidR="00DF18B4" w:rsidRPr="00DF18B4">
        <w:rPr>
          <w:rFonts w:ascii="Aptos" w:hAnsi="Aptos"/>
        </w:rPr>
        <w:t>, 2023)</w:t>
      </w:r>
      <w:r w:rsidR="00DF18B4">
        <w:rPr>
          <w:rFonts w:ascii="Aptos" w:hAnsi="Aptos"/>
        </w:rPr>
        <w:fldChar w:fldCharType="end"/>
      </w:r>
      <w:r w:rsidR="00DF18B4">
        <w:rPr>
          <w:rFonts w:ascii="Aptos" w:hAnsi="Aptos"/>
        </w:rPr>
        <w:t xml:space="preserve"> </w:t>
      </w:r>
      <w:r w:rsidR="00CF2D02">
        <w:rPr>
          <w:rFonts w:ascii="Aptos" w:hAnsi="Aptos"/>
        </w:rPr>
        <w:t>P</w:t>
      </w:r>
      <w:r w:rsidRPr="00AF6336">
        <w:rPr>
          <w:rFonts w:ascii="Aptos" w:hAnsi="Aptos"/>
        </w:rPr>
        <w:t>ython library, which aligned with manual annotations. All stimulus-related confounds were z-scored.</w:t>
      </w:r>
    </w:p>
    <w:p w14:paraId="1BB756C0" w14:textId="06615108"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4F2335">
        <w:rPr>
          <w:rFonts w:ascii="Aptos" w:hAnsi="Aptos"/>
        </w:rPr>
        <w:instrText xml:space="preserve"> ADDIN ZOTERO_ITEM CSL_CITATION {"citationID":"ddv5yHTe","properties":{"formattedCitation":"(Woo et al., 2014)","plainCitation":"(Woo et al., 2014)","dontUpdate":true,"noteIndex":0},"citationItems":[{"id":16341,"uris":["http://zotero.org/users/6239255/items/YQB6FVPZ"],"itemData":{"id":163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3988AF52"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w:t>
      </w:r>
      <w:proofErr w:type="spellStart"/>
      <w:r w:rsidRPr="00AF6336">
        <w:rPr>
          <w:rFonts w:ascii="Aptos" w:hAnsi="Aptos"/>
        </w:rPr>
        <w:t>nltool’s</w:t>
      </w:r>
      <w:proofErr w:type="spellEnd"/>
      <w:r w:rsidRPr="00AF6336">
        <w:rPr>
          <w:rFonts w:ascii="Aptos" w:hAnsi="Aptos"/>
        </w:rPr>
        <w:t xml:space="preserve"> </w:t>
      </w:r>
      <w:proofErr w:type="spellStart"/>
      <w:r w:rsidRPr="00AF6336">
        <w:rPr>
          <w:rFonts w:ascii="Aptos" w:hAnsi="Aptos"/>
        </w:rPr>
        <w:t>isc</w:t>
      </w:r>
      <w:proofErr w:type="spellEnd"/>
      <w:r w:rsidRPr="00AF6336">
        <w:rPr>
          <w:rFonts w:ascii="Aptos" w:hAnsi="Aptos"/>
        </w:rPr>
        <w:t xml:space="preserve"> and </w:t>
      </w:r>
      <w:proofErr w:type="spellStart"/>
      <w:r w:rsidRPr="00AF6336">
        <w:rPr>
          <w:rFonts w:ascii="Aptos" w:hAnsi="Aptos"/>
        </w:rPr>
        <w:t>isc_group</w:t>
      </w:r>
      <w:proofErr w:type="spellEnd"/>
      <w:r w:rsidRPr="00AF6336">
        <w:rPr>
          <w:rFonts w:ascii="Aptos" w:hAnsi="Aptos"/>
        </w:rPr>
        <w:t xml:space="preserve"> functions </w:t>
      </w:r>
      <w:r w:rsidR="008926E2">
        <w:rPr>
          <w:rFonts w:ascii="Aptos" w:hAnsi="Aptos"/>
        </w:rPr>
        <w:fldChar w:fldCharType="begin"/>
      </w:r>
      <w:r w:rsidR="004F2335">
        <w:rPr>
          <w:rFonts w:ascii="Aptos" w:hAnsi="Aptos"/>
        </w:rPr>
        <w:instrText xml:space="preserve"> ADDIN ZOTERO_ITEM CSL_CITATION {"citationID":"moUZwi0q","properties":{"formattedCitation":"(Chang et al., 2018)","plainCitation":"(Chang et al., 2018)","noteIndex":0},"citationItems":[{"id":1506,"uris":["http://zotero.org/users/6239255/items/PT3M3WD5"],"itemData":{"id":150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w:t>
      </w:r>
      <w:r w:rsidR="00CF2D02">
        <w:rPr>
          <w:rFonts w:ascii="Aptos" w:hAnsi="Aptos"/>
        </w:rPr>
        <w:t>ed</w:t>
      </w:r>
      <w:r w:rsidRPr="00AF6336">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w:t>
      </w:r>
      <w:proofErr w:type="spellStart"/>
      <w:r w:rsidRPr="00AF6336">
        <w:rPr>
          <w:rFonts w:ascii="Aptos" w:hAnsi="Aptos"/>
        </w:rPr>
        <w:t>isc_group</w:t>
      </w:r>
      <w:proofErr w:type="spellEnd"/>
      <w:r w:rsidRPr="00AF6336">
        <w:rPr>
          <w:rFonts w:ascii="Aptos" w:hAnsi="Aptos"/>
        </w:rPr>
        <w:t xml:space="preserve">. This yields a coefficient (the median correlative value, as recommended by </w:t>
      </w:r>
      <w:r w:rsidR="008F518E" w:rsidRPr="008F518E">
        <w:rPr>
          <w:rFonts w:ascii="Aptos" w:hAnsi="Aptos"/>
        </w:rPr>
        <w:fldChar w:fldCharType="begin"/>
      </w:r>
      <w:r w:rsidR="004F2335">
        <w:rPr>
          <w:rFonts w:ascii="Aptos" w:hAnsi="Aptos"/>
        </w:rPr>
        <w:instrText xml:space="preserve"> ADDIN ZOTERO_ITEM CSL_CITATION {"citationID":"yxwCHl0A","properties":{"formattedCitation":"(G. Chen et al., 2016)","plainCitation":"(G. Chen et al., 2016)","dontUpdate":true,"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w:t>
      </w:r>
      <w:r w:rsidR="00A57B68">
        <w:rPr>
          <w:rFonts w:ascii="Aptos" w:hAnsi="Aptos"/>
        </w:rPr>
        <w:t xml:space="preserve">expressive </w:t>
      </w:r>
      <w:r w:rsidRPr="00AF6336">
        <w:rPr>
          <w:rFonts w:ascii="Aptos" w:hAnsi="Aptos"/>
        </w:rPr>
        <w:t xml:space="preserve">raters and </w:t>
      </w:r>
      <w:r w:rsidR="00A57B68">
        <w:rPr>
          <w:rFonts w:ascii="Aptos" w:hAnsi="Aptos"/>
        </w:rPr>
        <w:t xml:space="preserve">reflective </w:t>
      </w:r>
      <w:r w:rsidRPr="00AF6336">
        <w:rPr>
          <w:rFonts w:ascii="Aptos" w:hAnsi="Aptos"/>
        </w:rPr>
        <w:t>non-raters) within each run, we used subject-wise bootstrapping</w:t>
      </w:r>
      <w:r w:rsidR="00400CBA">
        <w:rPr>
          <w:rFonts w:ascii="Aptos" w:hAnsi="Aptos"/>
        </w:rPr>
        <w:t>,</w:t>
      </w:r>
      <w:r w:rsidRPr="00AF6336">
        <w:rPr>
          <w:rFonts w:ascii="Aptos" w:hAnsi="Aptos"/>
        </w:rPr>
        <w:t xml:space="preserve">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4F2335">
        <w:rPr>
          <w:rFonts w:ascii="Aptos" w:hAnsi="Aptos"/>
        </w:rPr>
        <w:instrText xml:space="preserve"> ADDIN ZOTERO_ITEM CSL_CITATION {"citationID":"ZW7de3RI","properties":{"formattedCitation":"(G. Chen et al., 2016)","plainCitation":"(G. Chen et al., 2016)","noteIndex":0},"citationItems":[{"id":16278,"uris":["http://zotero.org/users/6239255/items/PAWZUE8S"],"itemData":{"id":16278,"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w:t>
      </w:r>
      <w:proofErr w:type="gramStart"/>
      <w:r w:rsidRPr="00AF6336">
        <w:rPr>
          <w:rFonts w:ascii="Aptos" w:hAnsi="Aptos"/>
        </w:rPr>
        <w:t>sums</w:t>
      </w:r>
      <w:proofErr w:type="gramEnd"/>
      <w:r w:rsidRPr="00AF6336">
        <w:rPr>
          <w:rFonts w:ascii="Aptos" w:hAnsi="Aptos"/>
        </w:rPr>
        <w:t xml:space="preserve"> the logarithms of the individual p-values and compares the result to a chi-squared distribution to determine overall significance. Adjustments for multiple comparisons were then made using the </w:t>
      </w:r>
      <w:proofErr w:type="spellStart"/>
      <w:r w:rsidRPr="00AF6336">
        <w:rPr>
          <w:rFonts w:ascii="Aptos" w:hAnsi="Aptos"/>
        </w:rPr>
        <w:t>Bejamini</w:t>
      </w:r>
      <w:proofErr w:type="spellEnd"/>
      <w:r w:rsidRPr="00AF6336">
        <w:rPr>
          <w:rFonts w:ascii="Aptos" w:hAnsi="Aptos"/>
        </w:rPr>
        <w:t xml:space="preserve">-Hochberg procedure to maintain the false discovery rate below 0.001. </w:t>
      </w:r>
    </w:p>
    <w:p w14:paraId="68873E00" w14:textId="68579293"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w:t>
      </w:r>
      <w:proofErr w:type="spellStart"/>
      <w:r w:rsidRPr="00AF6336">
        <w:rPr>
          <w:rFonts w:ascii="Aptos" w:hAnsi="Aptos"/>
        </w:rPr>
        <w:t>thresholded</w:t>
      </w:r>
      <w:proofErr w:type="spellEnd"/>
      <w:r w:rsidRPr="00AF6336">
        <w:rPr>
          <w:rFonts w:ascii="Aptos" w:hAnsi="Aptos"/>
        </w:rPr>
        <w:t xml:space="preserve">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4F2335">
        <w:rPr>
          <w:rFonts w:ascii="Aptos" w:hAnsi="Aptos"/>
        </w:rPr>
        <w:instrText xml:space="preserve"> ADDIN ZOTERO_ITEM CSL_CITATION {"citationID":"2CCke1Q0","properties":{"formattedCitation":"(Tzourio-Mazoyer et al., 2002)","plainCitation":"(Tzourio-Mazoyer et al., 2002)","noteIndex":0},"citationItems":[{"id":16279,"uris":["http://zotero.org/users/6239255/items/WLZH65VZ"],"itemData":{"id":16279,"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Tzourio-Mazoyer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w:t>
      </w:r>
      <w:r w:rsidRPr="00AF6336">
        <w:rPr>
          <w:rFonts w:ascii="Aptos" w:hAnsi="Aptos"/>
        </w:rPr>
        <w:lastRenderedPageBreak/>
        <w:t xml:space="preserve">labels were supplemented with the Schaefer-Kong atlas </w:t>
      </w:r>
      <w:r w:rsidR="008926E2">
        <w:rPr>
          <w:rFonts w:ascii="Aptos" w:hAnsi="Aptos"/>
        </w:rPr>
        <w:fldChar w:fldCharType="begin"/>
      </w:r>
      <w:r w:rsidR="004F2335">
        <w:rPr>
          <w:rFonts w:ascii="Aptos" w:hAnsi="Aptos"/>
        </w:rPr>
        <w:instrText xml:space="preserve"> ADDIN ZOTERO_ITEM CSL_CITATION {"citationID":"YTh662ZL","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4F2335">
        <w:rPr>
          <w:rFonts w:ascii="Aptos" w:hAnsi="Aptos"/>
        </w:rPr>
        <w:instrText xml:space="preserve"> ADDIN ZOTERO_ITEM CSL_CITATION {"citationID":"vjewxyxU","properties":{"formattedCitation":"(Yeo et al., 2011)","plainCitation":"(Yeo et al., 2011)","noteIndex":0},"citationItems":[{"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AF6336">
        <w:rPr>
          <w:rFonts w:ascii="Aptos" w:hAnsi="Aptos"/>
        </w:rPr>
        <w:t>community,</w:t>
      </w:r>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0190F37B" w:rsidR="00DE0869" w:rsidRPr="00AF6336" w:rsidRDefault="00000000" w:rsidP="00FE3980">
      <w:pPr>
        <w:spacing w:line="240" w:lineRule="auto"/>
        <w:ind w:firstLine="720"/>
        <w:jc w:val="both"/>
        <w:rPr>
          <w:rFonts w:ascii="Aptos" w:hAnsi="Aptos"/>
        </w:rPr>
      </w:pPr>
      <w:bookmarkStart w:id="5" w:name="_l89pprm7u1jz" w:colFirst="0" w:colLast="0"/>
      <w:bookmarkEnd w:id="5"/>
      <w:r w:rsidRPr="00AF6336">
        <w:rPr>
          <w:rFonts w:ascii="Aptos" w:hAnsi="Aptos"/>
          <w:b/>
          <w:bCs/>
        </w:rPr>
        <w:t xml:space="preserve">Rating behavior did not differ between </w:t>
      </w:r>
      <w:r w:rsidR="00C918C3">
        <w:rPr>
          <w:rFonts w:ascii="Aptos" w:hAnsi="Aptos"/>
          <w:b/>
          <w:bCs/>
        </w:rPr>
        <w:t>stimuli</w:t>
      </w:r>
      <w:r w:rsidRPr="00AF6336">
        <w:rPr>
          <w:rFonts w:ascii="Aptos" w:hAnsi="Aptos"/>
          <w:b/>
          <w:bCs/>
        </w:rPr>
        <w:t>.</w:t>
      </w:r>
      <w:commentRangeStart w:id="6"/>
      <w:r w:rsidRPr="00AF6336">
        <w:rPr>
          <w:rFonts w:ascii="Aptos" w:hAnsi="Aptos"/>
        </w:rPr>
        <w:t xml:space="preserve"> </w:t>
      </w:r>
      <w:commentRangeEnd w:id="6"/>
      <w:r w:rsidR="00400CBA">
        <w:rPr>
          <w:rStyle w:val="CommentReference"/>
        </w:rPr>
        <w:commentReference w:id="6"/>
      </w:r>
      <w:r w:rsidR="00400CBA">
        <w:rPr>
          <w:rFonts w:ascii="Aptos" w:hAnsi="Aptos"/>
        </w:rPr>
        <w:t xml:space="preserve">No significant differences were observed between run 1 </w:t>
      </w:r>
      <w:r w:rsidRPr="00AF6336">
        <w:rPr>
          <w:rFonts w:ascii="Aptos" w:hAnsi="Aptos"/>
        </w:rPr>
        <w:t>(mean Run 1 = 22.6 ± 22.7 button presses) and run 2 (mean Run 2 = 25.9 ± 27.6 button presses) regarding the average volume of buttons presses per subject (95% CI = (-21.</w:t>
      </w:r>
      <w:proofErr w:type="gramStart"/>
      <w:r w:rsidRPr="00AF6336">
        <w:rPr>
          <w:rFonts w:ascii="Aptos" w:hAnsi="Aptos"/>
        </w:rPr>
        <w:t>3 ,</w:t>
      </w:r>
      <w:proofErr w:type="gramEnd"/>
      <w:r w:rsidRPr="00AF6336">
        <w:rPr>
          <w:rFonts w:ascii="Aptos" w:hAnsi="Aptos"/>
        </w:rPr>
        <w:t xml:space="preserve">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F23D74" w:rsidR="00DE0869" w:rsidRPr="00AF6336" w:rsidRDefault="001D1567" w:rsidP="00FE3980">
      <w:pPr>
        <w:spacing w:line="240" w:lineRule="auto"/>
        <w:ind w:firstLine="720"/>
        <w:jc w:val="both"/>
        <w:rPr>
          <w:rFonts w:ascii="Aptos" w:hAnsi="Aptos"/>
        </w:rPr>
      </w:pPr>
      <w:r>
        <w:rPr>
          <w:noProof/>
        </w:rPr>
        <w:drawing>
          <wp:anchor distT="0" distB="0" distL="114300" distR="114300" simplePos="0" relativeHeight="251657215" behindDoc="0" locked="0" layoutInCell="1" allowOverlap="1" wp14:anchorId="4FDC3904" wp14:editId="73A5DC5B">
            <wp:simplePos x="0" y="0"/>
            <wp:positionH relativeFrom="margin">
              <wp:align>right</wp:align>
            </wp:positionH>
            <wp:positionV relativeFrom="paragraph">
              <wp:posOffset>1758950</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AF6336">
        <w:rPr>
          <w:rFonts w:ascii="Aptos" w:hAnsi="Aptos"/>
          <w:b/>
          <w:bCs/>
        </w:rPr>
        <w:t>Subjects report high engagement and plot comprehension.</w:t>
      </w:r>
      <w:r w:rsidRPr="00AF6336">
        <w:rPr>
          <w:rFonts w:ascii="Aptos" w:hAnsi="Aptos"/>
        </w:rPr>
        <w:t xml:space="preserve"> </w:t>
      </w:r>
      <w:r w:rsidR="00DC2666">
        <w:rPr>
          <w:rFonts w:ascii="Aptos" w:hAnsi="Aptos"/>
        </w:rPr>
        <w:t>To identify potential i</w:t>
      </w:r>
      <w:r w:rsidRPr="00AF6336">
        <w:rPr>
          <w:rFonts w:ascii="Aptos" w:hAnsi="Aptos"/>
        </w:rPr>
        <w:t xml:space="preserve">mpediments to stimulus engagement and comprehension </w:t>
      </w:r>
      <w:r w:rsidR="00DC2666">
        <w:rPr>
          <w:rFonts w:ascii="Aptos" w:hAnsi="Aptos"/>
        </w:rPr>
        <w:t xml:space="preserve">of our stimuli given its length and narrative complexity, </w:t>
      </w:r>
      <w:r w:rsidRPr="00AF6336">
        <w:rPr>
          <w:rFonts w:ascii="Aptos" w:hAnsi="Aptos"/>
        </w:rPr>
        <w:t xml:space="preserve">we </w:t>
      </w:r>
      <w:r w:rsidR="00DC2666">
        <w:rPr>
          <w:rFonts w:ascii="Aptos" w:hAnsi="Aptos"/>
        </w:rPr>
        <w:t xml:space="preserve">collected a series of self-report measures about participants’ viewing experiences. </w:t>
      </w:r>
      <w:r w:rsidRPr="00AF6336">
        <w:rPr>
          <w:rFonts w:ascii="Aptos" w:hAnsi="Aptos"/>
        </w:rPr>
        <w:t>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w:t>
      </w:r>
      <w:proofErr w:type="gramStart"/>
      <w:r w:rsidRPr="00AF6336">
        <w:rPr>
          <w:rFonts w:ascii="Aptos" w:hAnsi="Aptos"/>
        </w:rPr>
        <w:t>r(</w:t>
      </w:r>
      <w:proofErr w:type="gramEnd"/>
      <w:r w:rsidRPr="00AF6336">
        <w:rPr>
          <w:rFonts w:ascii="Aptos" w:hAnsi="Aptos"/>
        </w:rPr>
        <w:t>32) = -0.55, p &lt; 0.001).</w:t>
      </w:r>
      <w:r w:rsidRPr="001D1567">
        <w:rPr>
          <w:noProof/>
        </w:rPr>
        <w:t xml:space="preserve"> </w:t>
      </w:r>
    </w:p>
    <w:p w14:paraId="6596E5D6" w14:textId="3EA9DB03" w:rsidR="00CF2D02" w:rsidRDefault="00CF2D02" w:rsidP="00CF2D02">
      <w:pPr>
        <w:spacing w:line="240" w:lineRule="auto"/>
        <w:jc w:val="both"/>
        <w:rPr>
          <w:rFonts w:ascii="Aptos" w:hAnsi="Aptos"/>
        </w:rPr>
      </w:pPr>
      <w:r w:rsidRPr="00CF2D02">
        <w:rPr>
          <w:rFonts w:ascii="Aptos" w:hAnsi="Aptos"/>
        </w:rPr>
        <w:t xml:space="preserve">Figure 3. </w:t>
      </w:r>
      <w:r>
        <w:rPr>
          <w:rFonts w:ascii="Aptos" w:hAnsi="Aptos"/>
        </w:rPr>
        <w:t>Rating as a parametric regressor.</w:t>
      </w:r>
    </w:p>
    <w:p w14:paraId="643BEAD1" w14:textId="77777777" w:rsidR="00CF2D02" w:rsidRPr="00CF2D02" w:rsidRDefault="00CF2D02" w:rsidP="00CF2D02">
      <w:pPr>
        <w:spacing w:line="240" w:lineRule="auto"/>
        <w:jc w:val="both"/>
        <w:rPr>
          <w:rFonts w:ascii="Aptos" w:hAnsi="Aptos"/>
        </w:rPr>
      </w:pPr>
    </w:p>
    <w:p w14:paraId="367DC151" w14:textId="252DC9DD" w:rsidR="00DE0869" w:rsidRPr="00AF6336" w:rsidRDefault="00EF26B5" w:rsidP="00FE3980">
      <w:pPr>
        <w:spacing w:line="240" w:lineRule="auto"/>
        <w:ind w:firstLine="720"/>
        <w:jc w:val="both"/>
        <w:rPr>
          <w:rFonts w:ascii="Aptos" w:hAnsi="Aptos"/>
        </w:rPr>
      </w:pPr>
      <w:r w:rsidRPr="00AF6336">
        <w:rPr>
          <w:rFonts w:ascii="Aptos" w:hAnsi="Aptos"/>
          <w:b/>
          <w:bCs/>
        </w:rPr>
        <w:t xml:space="preserve">As rating behavior increased, so did </w:t>
      </w:r>
      <w:r w:rsidR="00C64A9F">
        <w:rPr>
          <w:rFonts w:ascii="Aptos" w:hAnsi="Aptos"/>
          <w:b/>
          <w:bCs/>
        </w:rPr>
        <w:t xml:space="preserve">activation of neural circuitry </w:t>
      </w:r>
      <w:proofErr w:type="gramStart"/>
      <w:r w:rsidR="00C64A9F">
        <w:rPr>
          <w:rFonts w:ascii="Aptos" w:hAnsi="Aptos"/>
          <w:b/>
          <w:bCs/>
        </w:rPr>
        <w:t>implicated</w:t>
      </w:r>
      <w:proofErr w:type="gramEnd"/>
      <w:r w:rsidR="00C64A9F">
        <w:rPr>
          <w:rFonts w:ascii="Aptos" w:hAnsi="Aptos"/>
          <w:b/>
          <w:bCs/>
        </w:rPr>
        <w:t xml:space="preserve"> in </w:t>
      </w:r>
      <w:r w:rsidRPr="00AF6336">
        <w:rPr>
          <w:rFonts w:ascii="Aptos" w:hAnsi="Aptos"/>
          <w:b/>
          <w:bCs/>
        </w:rPr>
        <w:t>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 xml:space="preserve">as a regressor applied to data from each subject’s expressive engagement run </w:t>
      </w:r>
      <w:r w:rsidR="00DC2666">
        <w:rPr>
          <w:rFonts w:ascii="Aptos" w:hAnsi="Aptos"/>
        </w:rPr>
        <w:t>which</w:t>
      </w:r>
      <w:r w:rsidRPr="00AF6336">
        <w:rPr>
          <w:rFonts w:ascii="Aptos" w:hAnsi="Aptos"/>
        </w:rPr>
        <w:t xml:space="preserve"> revealed significant activation clusters, primarily in the left hemisphere (</w:t>
      </w:r>
      <w:r w:rsidRPr="00CF2D02">
        <w:rPr>
          <w:rFonts w:ascii="Aptos" w:hAnsi="Aptos"/>
          <w:b/>
          <w:bCs/>
        </w:rPr>
        <w:t>Figure 3</w:t>
      </w:r>
      <w:r w:rsidRPr="00AF6336">
        <w:rPr>
          <w:rFonts w:ascii="Aptos" w:hAnsi="Aptos"/>
        </w:rPr>
        <w:t>). Notable activations include</w:t>
      </w:r>
      <w:r w:rsidR="00DC2666">
        <w:rPr>
          <w:rFonts w:ascii="Aptos" w:hAnsi="Aptos"/>
        </w:rPr>
        <w:t>d</w:t>
      </w:r>
      <w:r w:rsidRPr="00AF6336">
        <w:rPr>
          <w:rFonts w:ascii="Aptos" w:hAnsi="Aptos"/>
        </w:rPr>
        <w:t xml:space="preserve"> the left postcentral gyrus (</w:t>
      </w:r>
      <w:proofErr w:type="spellStart"/>
      <w:r w:rsidRPr="00AF6336">
        <w:rPr>
          <w:rFonts w:ascii="Aptos" w:hAnsi="Aptos"/>
        </w:rPr>
        <w:t>PoCG</w:t>
      </w:r>
      <w:proofErr w:type="spellEnd"/>
      <w:r w:rsidRPr="00AF6336">
        <w:rPr>
          <w:rFonts w:ascii="Aptos" w:hAnsi="Aptos"/>
        </w:rPr>
        <w:t>) extending into the precentral gyrus (</w:t>
      </w:r>
      <w:proofErr w:type="spellStart"/>
      <w:r w:rsidRPr="00AF6336">
        <w:rPr>
          <w:rFonts w:ascii="Aptos" w:hAnsi="Aptos"/>
        </w:rPr>
        <w:t>PrCG</w:t>
      </w:r>
      <w:proofErr w:type="spellEnd"/>
      <w:r w:rsidRPr="00AF6336">
        <w:rPr>
          <w:rFonts w:ascii="Aptos" w:hAnsi="Aptos"/>
        </w:rPr>
        <w:t xml:space="preserve">), the anterior cingulate cortex (ACC) extending into the mid-cingulate cortex, the Rolandic operculum (ROL) </w:t>
      </w:r>
      <w:r w:rsidRPr="00AF6336">
        <w:rPr>
          <w:rFonts w:ascii="Aptos" w:hAnsi="Aptos"/>
        </w:rPr>
        <w:lastRenderedPageBreak/>
        <w:t xml:space="preserve">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4F2335">
        <w:rPr>
          <w:rFonts w:ascii="Aptos" w:hAnsi="Aptos"/>
        </w:rPr>
        <w:instrText xml:space="preserve"> ADDIN ZOTERO_ITEM CSL_CITATION {"citationID":"FGPrz7Cy","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The clusters observed suggest that rating frequency modulated activity in regions associated with attention and sensory integration (dACC, IPL, ROL), motor control (</w:t>
      </w:r>
      <w:proofErr w:type="spellStart"/>
      <w:r w:rsidRPr="00AF6336">
        <w:rPr>
          <w:rFonts w:ascii="Aptos" w:hAnsi="Aptos"/>
        </w:rPr>
        <w:t>PoCG</w:t>
      </w:r>
      <w:proofErr w:type="spellEnd"/>
      <w:r w:rsidRPr="00AF6336">
        <w:rPr>
          <w:rFonts w:ascii="Aptos" w:hAnsi="Aptos"/>
        </w:rPr>
        <w:t xml:space="preserve">, SMA, Cereb), and self-monitoring (dACC, IPL, </w:t>
      </w:r>
      <w:r w:rsidR="001D1567">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6336">
        <w:rPr>
          <w:rFonts w:ascii="Aptos" w:hAnsi="Aptos"/>
        </w:rPr>
        <w:t>AI).</w:t>
      </w:r>
      <w:r w:rsidR="001D1567" w:rsidRPr="001D1567">
        <w:t xml:space="preserve"> </w:t>
      </w:r>
    </w:p>
    <w:p w14:paraId="0C6B9370" w14:textId="3D265557" w:rsidR="00CF2D02" w:rsidRPr="00CF2D02" w:rsidRDefault="00CF2D02" w:rsidP="00CF2D02">
      <w:pPr>
        <w:spacing w:line="240" w:lineRule="auto"/>
        <w:jc w:val="both"/>
        <w:rPr>
          <w:rFonts w:ascii="Aptos" w:hAnsi="Aptos"/>
        </w:rPr>
      </w:pPr>
      <w:r w:rsidRPr="00CF2D02">
        <w:rPr>
          <w:rFonts w:ascii="Aptos" w:hAnsi="Aptos"/>
        </w:rPr>
        <w:t xml:space="preserve">Figure 4. </w:t>
      </w:r>
      <w:r>
        <w:rPr>
          <w:rFonts w:ascii="Aptos" w:hAnsi="Aptos"/>
        </w:rPr>
        <w:t>Expressive versus reflective rating.</w:t>
      </w:r>
    </w:p>
    <w:p w14:paraId="4A014114" w14:textId="77777777" w:rsidR="00CF2D02" w:rsidRDefault="00CF2D02" w:rsidP="00CF2D02">
      <w:pPr>
        <w:spacing w:line="240" w:lineRule="auto"/>
        <w:jc w:val="both"/>
        <w:rPr>
          <w:rFonts w:ascii="Aptos" w:hAnsi="Aptos"/>
          <w:b/>
          <w:bCs/>
        </w:rPr>
      </w:pPr>
    </w:p>
    <w:p w14:paraId="4973A30C" w14:textId="46A36385"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w:t>
      </w:r>
      <w:r w:rsidR="00EF3E33" w:rsidRPr="00AF6336">
        <w:rPr>
          <w:rFonts w:ascii="Aptos" w:hAnsi="Aptos"/>
        </w:rPr>
        <w:t>a contrast comparing rated TRs while expressively engaged to non-rated TRs while expressively engaged</w:t>
      </w:r>
      <w:r w:rsidR="00EF3E33">
        <w:rPr>
          <w:rFonts w:ascii="Aptos" w:hAnsi="Aptos"/>
        </w:rPr>
        <w:t xml:space="preserve"> (i.e., within subject)</w:t>
      </w:r>
      <w:r w:rsidR="00EF3E33" w:rsidRPr="00AF6336">
        <w:rPr>
          <w:rFonts w:ascii="Aptos" w:hAnsi="Aptos"/>
        </w:rPr>
        <w:t>, and 2)</w:t>
      </w:r>
      <w:r w:rsidR="00EF3E33">
        <w:rPr>
          <w:rFonts w:ascii="Aptos" w:hAnsi="Aptos"/>
        </w:rPr>
        <w:t xml:space="preserve"> </w:t>
      </w:r>
      <w:r w:rsidRPr="00AF6336">
        <w:rPr>
          <w:rFonts w:ascii="Aptos" w:hAnsi="Aptos"/>
        </w:rPr>
        <w:t>a contrast comparing rated TRs while expressively engaged to non-rated TRs while reflectively engaged</w:t>
      </w:r>
      <w:r w:rsidR="00EF3E33">
        <w:rPr>
          <w:rFonts w:ascii="Aptos" w:hAnsi="Aptos"/>
        </w:rPr>
        <w:t xml:space="preserve"> (i.e., between subjects)</w:t>
      </w:r>
      <w:r w:rsidRPr="00AF6336">
        <w:rPr>
          <w:rFonts w:ascii="Aptos" w:hAnsi="Aptos"/>
        </w:rPr>
        <w:t xml:space="preserve">. </w:t>
      </w:r>
      <w:r w:rsidR="00EF3E33" w:rsidRPr="00EF3E33">
        <w:rPr>
          <w:rFonts w:ascii="Aptos" w:hAnsi="Aptos"/>
        </w:rPr>
        <w:t xml:space="preserve">Contrasting all three </w:t>
      </w:r>
      <w:r w:rsidR="00EF3E33">
        <w:rPr>
          <w:rFonts w:ascii="Aptos" w:hAnsi="Aptos"/>
        </w:rPr>
        <w:t xml:space="preserve">task </w:t>
      </w:r>
      <w:r w:rsidR="00EF3E33" w:rsidRPr="00EF3E33">
        <w:rPr>
          <w:rFonts w:ascii="Aptos" w:hAnsi="Aptos"/>
        </w:rPr>
        <w:t xml:space="preserve">components allows us to identify which neural circuitry is engaged when task demands are more (i.e., expressive non-rating) or less (i.e., reflective non-rating) </w:t>
      </w:r>
      <w:proofErr w:type="gramStart"/>
      <w:r w:rsidR="00EF3E33" w:rsidRPr="00EF3E33">
        <w:rPr>
          <w:rFonts w:ascii="Aptos" w:hAnsi="Aptos"/>
        </w:rPr>
        <w:t>similar to</w:t>
      </w:r>
      <w:proofErr w:type="gramEnd"/>
      <w:r w:rsidR="00EF3E33" w:rsidRPr="00EF3E33">
        <w:rPr>
          <w:rFonts w:ascii="Aptos" w:hAnsi="Aptos"/>
        </w:rPr>
        <w:t xml:space="preserve"> expressive rating, thereby offering insights into how attention modulates brain responses under varying task loads</w:t>
      </w:r>
      <w:r w:rsidR="00EF3E33">
        <w:rPr>
          <w:rFonts w:ascii="Aptos" w:hAnsi="Aptos"/>
        </w:rPr>
        <w:t xml:space="preserve"> </w:t>
      </w:r>
      <w:r w:rsidRPr="00AF6336">
        <w:rPr>
          <w:rFonts w:ascii="Aptos" w:hAnsi="Aptos"/>
        </w:rPr>
        <w:t>(</w:t>
      </w:r>
      <w:r w:rsidRPr="00AF6336">
        <w:rPr>
          <w:rFonts w:ascii="Aptos" w:hAnsi="Aptos"/>
          <w:b/>
        </w:rPr>
        <w:t>Figure 4</w:t>
      </w:r>
      <w:r w:rsidRPr="00AF6336">
        <w:rPr>
          <w:rFonts w:ascii="Aptos" w:hAnsi="Aptos"/>
        </w:rPr>
        <w:t>).</w:t>
      </w:r>
    </w:p>
    <w:p w14:paraId="41D6DA19" w14:textId="3622FB88"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w:t>
      </w:r>
      <w:r w:rsidR="00C64A9F">
        <w:rPr>
          <w:rFonts w:ascii="Aptos" w:hAnsi="Aptos"/>
        </w:rPr>
        <w:t>indicated</w:t>
      </w:r>
      <w:r w:rsidRPr="00AF6336">
        <w:rPr>
          <w:rFonts w:ascii="Aptos" w:hAnsi="Aptos"/>
        </w:rPr>
        <w:t xml:space="preserve"> significant activations primarily in parietal, frontal, and occipital regions, but more extensive frontal activation was observed within the expressive</w:t>
      </w:r>
      <w:r w:rsidR="00C64A9F">
        <w:rPr>
          <w:rFonts w:ascii="Aptos" w:hAnsi="Aptos"/>
        </w:rPr>
        <w:t xml:space="preserve"> rating – </w:t>
      </w:r>
      <w:r w:rsidRPr="00AF6336">
        <w:rPr>
          <w:rFonts w:ascii="Aptos" w:hAnsi="Aptos"/>
        </w:rPr>
        <w:t>reflective</w:t>
      </w:r>
      <w:r w:rsidR="00C64A9F">
        <w:rPr>
          <w:rFonts w:ascii="Aptos" w:hAnsi="Aptos"/>
        </w:rPr>
        <w:t xml:space="preserve"> non-rating</w:t>
      </w:r>
      <w:r w:rsidRPr="00AF6336">
        <w:rPr>
          <w:rFonts w:ascii="Aptos" w:hAnsi="Aptos"/>
        </w:rPr>
        <w:t xml:space="preser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w:t>
      </w:r>
      <w:r w:rsidR="00C64A9F">
        <w:rPr>
          <w:rFonts w:ascii="Aptos" w:hAnsi="Aptos"/>
        </w:rPr>
        <w:t>,</w:t>
      </w:r>
      <w:r w:rsidRPr="00AF6336">
        <w:rPr>
          <w:rFonts w:ascii="Aptos" w:hAnsi="Aptos"/>
        </w:rPr>
        <w:t xml:space="preserve"> and bilateral anterior cingulate cortex. Major activations in the expressive</w:t>
      </w:r>
      <w:r w:rsidR="00C64A9F">
        <w:rPr>
          <w:rFonts w:ascii="Aptos" w:hAnsi="Aptos"/>
        </w:rPr>
        <w:t xml:space="preserve"> rating – </w:t>
      </w:r>
      <w:r w:rsidRPr="00AF6336">
        <w:rPr>
          <w:rFonts w:ascii="Aptos" w:hAnsi="Aptos"/>
        </w:rPr>
        <w:t>reflective</w:t>
      </w:r>
      <w:r w:rsidR="00C64A9F">
        <w:rPr>
          <w:rFonts w:ascii="Aptos" w:hAnsi="Aptos"/>
        </w:rPr>
        <w:t xml:space="preserve"> non-rating</w:t>
      </w:r>
      <w:r w:rsidRPr="00AF6336">
        <w:rPr>
          <w:rFonts w:ascii="Aptos" w:hAnsi="Aptos"/>
        </w:rPr>
        <w:t xml:space="preser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w:t>
      </w:r>
      <w:r w:rsidR="00C64A9F">
        <w:rPr>
          <w:rFonts w:ascii="Aptos" w:hAnsi="Aptos"/>
        </w:rPr>
        <w:t xml:space="preserve"> rating </w:t>
      </w:r>
      <w:r w:rsidRPr="00AF6336">
        <w:rPr>
          <w:rFonts w:ascii="Aptos" w:hAnsi="Aptos"/>
        </w:rPr>
        <w:t>-</w:t>
      </w:r>
      <w:r w:rsidR="00C64A9F">
        <w:rPr>
          <w:rFonts w:ascii="Aptos" w:hAnsi="Aptos"/>
        </w:rPr>
        <w:t xml:space="preserve"> </w:t>
      </w:r>
      <w:r w:rsidRPr="00AF6336">
        <w:rPr>
          <w:rFonts w:ascii="Aptos" w:hAnsi="Aptos"/>
        </w:rPr>
        <w:t xml:space="preserve">expressive </w:t>
      </w:r>
      <w:r w:rsidR="00C64A9F">
        <w:rPr>
          <w:rFonts w:ascii="Aptos" w:hAnsi="Aptos"/>
        </w:rPr>
        <w:t xml:space="preserve">non-rating </w:t>
      </w:r>
      <w:r w:rsidRPr="00AF6336">
        <w:rPr>
          <w:rFonts w:ascii="Aptos" w:hAnsi="Aptos"/>
        </w:rPr>
        <w:t>contrast were activated by the expressive</w:t>
      </w:r>
      <w:r w:rsidR="00C64A9F">
        <w:rPr>
          <w:rFonts w:ascii="Aptos" w:hAnsi="Aptos"/>
        </w:rPr>
        <w:t xml:space="preserve"> rating </w:t>
      </w:r>
      <w:r w:rsidRPr="00AF6336">
        <w:rPr>
          <w:rFonts w:ascii="Aptos" w:hAnsi="Aptos"/>
        </w:rPr>
        <w:t>-</w:t>
      </w:r>
      <w:r w:rsidR="00C64A9F">
        <w:rPr>
          <w:rFonts w:ascii="Aptos" w:hAnsi="Aptos"/>
        </w:rPr>
        <w:t xml:space="preserve"> </w:t>
      </w:r>
      <w:r w:rsidRPr="00AF6336">
        <w:rPr>
          <w:rFonts w:ascii="Aptos" w:hAnsi="Aptos"/>
        </w:rPr>
        <w:t xml:space="preserve">reflective </w:t>
      </w:r>
      <w:r w:rsidR="00C64A9F">
        <w:rPr>
          <w:rFonts w:ascii="Aptos" w:hAnsi="Aptos"/>
        </w:rPr>
        <w:t xml:space="preserve">non-rating </w:t>
      </w:r>
      <w:r w:rsidRPr="00AF6336">
        <w:rPr>
          <w:rFonts w:ascii="Aptos" w:hAnsi="Aptos"/>
        </w:rPr>
        <w:t>contrast. However, expressive</w:t>
      </w:r>
      <w:r w:rsidR="00C64A9F">
        <w:rPr>
          <w:rFonts w:ascii="Aptos" w:hAnsi="Aptos"/>
        </w:rPr>
        <w:t xml:space="preserve"> rating – </w:t>
      </w:r>
      <w:r w:rsidRPr="00AF6336">
        <w:rPr>
          <w:rFonts w:ascii="Aptos" w:hAnsi="Aptos"/>
        </w:rPr>
        <w:t>reflective</w:t>
      </w:r>
      <w:r w:rsidR="00C64A9F">
        <w:rPr>
          <w:rFonts w:ascii="Aptos" w:hAnsi="Aptos"/>
        </w:rPr>
        <w:t xml:space="preserve"> non-rating</w:t>
      </w:r>
      <w:r w:rsidRPr="00AF6336">
        <w:rPr>
          <w:rFonts w:ascii="Aptos" w:hAnsi="Aptos"/>
        </w:rPr>
        <w:t xml:space="preserve"> contrasts </w:t>
      </w:r>
      <w:r w:rsidR="00C64A9F">
        <w:rPr>
          <w:rFonts w:ascii="Aptos" w:hAnsi="Aptos"/>
        </w:rPr>
        <w:t>indicated</w:t>
      </w:r>
      <w:r w:rsidRPr="00AF6336">
        <w:rPr>
          <w:rFonts w:ascii="Aptos" w:hAnsi="Aptos"/>
        </w:rPr>
        <w:t xml:space="preserve"> activation in the bilateral fusiform gyri, bilateral hippocampi, and motor regions such as the supplementary motor area and precentral gyrus, none </w:t>
      </w:r>
      <w:r w:rsidRPr="00AF6336">
        <w:rPr>
          <w:rFonts w:ascii="Aptos" w:hAnsi="Aptos"/>
        </w:rPr>
        <w:lastRenderedPageBreak/>
        <w:t>of which achieved significance in the expressive</w:t>
      </w:r>
      <w:r w:rsidR="00C64A9F">
        <w:rPr>
          <w:rFonts w:ascii="Aptos" w:hAnsi="Aptos"/>
        </w:rPr>
        <w:t xml:space="preserve"> rating </w:t>
      </w:r>
      <w:r w:rsidRPr="00AF6336">
        <w:rPr>
          <w:rFonts w:ascii="Aptos" w:hAnsi="Aptos"/>
        </w:rPr>
        <w:t>-</w:t>
      </w:r>
      <w:r w:rsidR="00C64A9F">
        <w:rPr>
          <w:rFonts w:ascii="Aptos" w:hAnsi="Aptos"/>
        </w:rPr>
        <w:t xml:space="preserve"> </w:t>
      </w:r>
      <w:r w:rsidRPr="00AF6336">
        <w:rPr>
          <w:rFonts w:ascii="Aptos" w:hAnsi="Aptos"/>
        </w:rPr>
        <w:t xml:space="preserve">expressive </w:t>
      </w:r>
      <w:r w:rsidR="00C64A9F">
        <w:rPr>
          <w:rFonts w:ascii="Aptos" w:hAnsi="Aptos"/>
        </w:rPr>
        <w:t xml:space="preserve">non-rating </w:t>
      </w:r>
      <w:r w:rsidRPr="00AF6336">
        <w:rPr>
          <w:rFonts w:ascii="Aptos" w:hAnsi="Aptos"/>
        </w:rPr>
        <w:t xml:space="preserve">contrast. These results </w:t>
      </w:r>
      <w:r w:rsidR="001D1567">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AF6336">
        <w:rPr>
          <w:rFonts w:ascii="Aptos" w:hAnsi="Aptos"/>
        </w:rPr>
        <w:t xml:space="preserve">again indicate </w:t>
      </w:r>
      <w:proofErr w:type="gramStart"/>
      <w:r w:rsidRPr="00AF6336">
        <w:rPr>
          <w:rFonts w:ascii="Aptos" w:hAnsi="Aptos"/>
        </w:rPr>
        <w:t>recruitment</w:t>
      </w:r>
      <w:proofErr w:type="gramEnd"/>
      <w:r w:rsidRPr="00AF6336">
        <w:rPr>
          <w:rFonts w:ascii="Aptos" w:hAnsi="Aptos"/>
        </w:rPr>
        <w:t xml:space="preserve"> of attentional, sensory, and motor processes during rating.</w:t>
      </w:r>
    </w:p>
    <w:p w14:paraId="5C691287" w14:textId="6705490B" w:rsidR="001D1567" w:rsidRDefault="001D1567" w:rsidP="00CF2D02">
      <w:pPr>
        <w:spacing w:line="240" w:lineRule="auto"/>
        <w:jc w:val="both"/>
        <w:rPr>
          <w:rFonts w:ascii="Aptos" w:hAnsi="Aptos"/>
          <w:bCs/>
        </w:rPr>
      </w:pPr>
    </w:p>
    <w:p w14:paraId="174AE305" w14:textId="6D9A883A" w:rsidR="00CF2D02" w:rsidRPr="00CF2D02" w:rsidRDefault="00CF2D02" w:rsidP="00CF2D02">
      <w:pPr>
        <w:spacing w:line="240" w:lineRule="auto"/>
        <w:jc w:val="both"/>
        <w:rPr>
          <w:rFonts w:ascii="Aptos" w:hAnsi="Aptos"/>
          <w:bCs/>
        </w:rPr>
      </w:pPr>
      <w:r w:rsidRPr="00CF2D02">
        <w:rPr>
          <w:rFonts w:ascii="Aptos" w:hAnsi="Aptos"/>
          <w:bCs/>
        </w:rPr>
        <w:t>Figure 5. Reflective versus expressive rating.</w:t>
      </w:r>
    </w:p>
    <w:p w14:paraId="60CE95A1" w14:textId="77777777" w:rsidR="00CF2D02" w:rsidRDefault="00CF2D02" w:rsidP="00CF2D02">
      <w:pPr>
        <w:spacing w:line="240" w:lineRule="auto"/>
        <w:jc w:val="both"/>
        <w:rPr>
          <w:rFonts w:ascii="Aptos" w:hAnsi="Aptos"/>
          <w:b/>
        </w:rPr>
      </w:pPr>
    </w:p>
    <w:p w14:paraId="5F58FB29" w14:textId="6ADDDDC1"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 xml:space="preserve">When examining regions which demonstrated greater activation while not rating, we </w:t>
      </w:r>
      <w:r w:rsidR="00405EA4">
        <w:rPr>
          <w:rFonts w:ascii="Aptos" w:hAnsi="Aptos"/>
        </w:rPr>
        <w:t xml:space="preserve">identified </w:t>
      </w:r>
      <w:r w:rsidRPr="00AF6336">
        <w:rPr>
          <w:rFonts w:ascii="Aptos" w:hAnsi="Aptos"/>
        </w:rPr>
        <w:t>a similar pattern: both contrasts i</w:t>
      </w:r>
      <w:r w:rsidR="00405EA4">
        <w:rPr>
          <w:rFonts w:ascii="Aptos" w:hAnsi="Aptos"/>
        </w:rPr>
        <w:t>ndicated</w:t>
      </w:r>
      <w:r w:rsidRPr="00AF6336">
        <w:rPr>
          <w:rFonts w:ascii="Aptos" w:hAnsi="Aptos"/>
        </w:rPr>
        <w:t xml:space="preserve"> significant activation in default mode network regions, but reflective-expressive </w:t>
      </w:r>
      <w:r w:rsidR="00405EA4">
        <w:rPr>
          <w:rFonts w:ascii="Aptos" w:hAnsi="Aptos"/>
        </w:rPr>
        <w:t xml:space="preserve">rating </w:t>
      </w:r>
      <w:r w:rsidRPr="00AF6336">
        <w:rPr>
          <w:rFonts w:ascii="Aptos" w:hAnsi="Aptos"/>
        </w:rPr>
        <w:t>differences were more extensive and robust (</w:t>
      </w:r>
      <w:r w:rsidRPr="00AF6336">
        <w:rPr>
          <w:rFonts w:ascii="Aptos" w:hAnsi="Aptos"/>
          <w:b/>
        </w:rPr>
        <w:t>Figure 5</w:t>
      </w:r>
      <w:r w:rsidRPr="00AF6336">
        <w:rPr>
          <w:rFonts w:ascii="Aptos" w:hAnsi="Aptos"/>
        </w:rPr>
        <w:t>). We specifically observed engagement of the bilateral precuneus (</w:t>
      </w:r>
      <w:proofErr w:type="spellStart"/>
      <w:r w:rsidRPr="00AF6336">
        <w:rPr>
          <w:rFonts w:ascii="Aptos" w:hAnsi="Aptos"/>
        </w:rPr>
        <w:t>pCUN</w:t>
      </w:r>
      <w:proofErr w:type="spellEnd"/>
      <w:r w:rsidRPr="00AF6336">
        <w:rPr>
          <w:rFonts w:ascii="Aptos" w:hAnsi="Aptos"/>
        </w:rPr>
        <w:t>),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lobe</w:t>
      </w:r>
      <w:r w:rsidR="009027B2">
        <w:rPr>
          <w:rFonts w:ascii="Aptos" w:hAnsi="Aptos"/>
        </w:rPr>
        <w:t xml:space="preserve"> </w:t>
      </w:r>
      <w:r w:rsidRPr="00AF6336">
        <w:rPr>
          <w:rFonts w:ascii="Aptos" w:hAnsi="Aptos"/>
        </w:rPr>
        <w:t>(MTL)), visual (superior occipital lobe (Occ), fusiform gyrus (FFG), lingual gyrus (LING), CUN) and language (left posterior MTL) networks that lacked parallels in the expressive</w:t>
      </w:r>
      <w:r w:rsidR="00406D36">
        <w:rPr>
          <w:rFonts w:ascii="Aptos" w:hAnsi="Aptos"/>
        </w:rPr>
        <w:t xml:space="preserve"> rating – </w:t>
      </w:r>
      <w:r w:rsidRPr="00AF6336">
        <w:rPr>
          <w:rFonts w:ascii="Aptos" w:hAnsi="Aptos"/>
        </w:rPr>
        <w:t>expressive</w:t>
      </w:r>
      <w:r w:rsidR="00406D36">
        <w:rPr>
          <w:rFonts w:ascii="Aptos" w:hAnsi="Aptos"/>
        </w:rPr>
        <w:t xml:space="preserve"> non-rating</w:t>
      </w:r>
      <w:r w:rsidRPr="00AF6336">
        <w:rPr>
          <w:rFonts w:ascii="Aptos" w:hAnsi="Aptos"/>
        </w:rPr>
        <w:t xml:space="preserve"> contrast. </w:t>
      </w:r>
      <w:r w:rsidR="00405EA4" w:rsidRPr="00405EA4">
        <w:rPr>
          <w:rFonts w:ascii="Aptos" w:hAnsi="Aptos"/>
        </w:rPr>
        <w:t>When we matched activation clusters by peak voxel coordinates, 11 default mode clusters from the expressive</w:t>
      </w:r>
      <w:r w:rsidR="00406D36">
        <w:rPr>
          <w:rFonts w:ascii="Aptos" w:hAnsi="Aptos"/>
        </w:rPr>
        <w:t xml:space="preserve"> non-rating – </w:t>
      </w:r>
      <w:r w:rsidR="00405EA4" w:rsidRPr="00405EA4">
        <w:rPr>
          <w:rFonts w:ascii="Aptos" w:hAnsi="Aptos"/>
        </w:rPr>
        <w:t>expressive</w:t>
      </w:r>
      <w:r w:rsidR="00406D36">
        <w:rPr>
          <w:rFonts w:ascii="Aptos" w:hAnsi="Aptos"/>
        </w:rPr>
        <w:t xml:space="preserve"> rating</w:t>
      </w:r>
      <w:r w:rsidR="00405EA4" w:rsidRPr="00405EA4">
        <w:rPr>
          <w:rFonts w:ascii="Aptos" w:hAnsi="Aptos"/>
        </w:rPr>
        <w:t xml:space="preserve"> contrast corresponded with 14 in the reflective</w:t>
      </w:r>
      <w:r w:rsidR="00406D36">
        <w:rPr>
          <w:rFonts w:ascii="Aptos" w:hAnsi="Aptos"/>
        </w:rPr>
        <w:t xml:space="preserve"> non-rating </w:t>
      </w:r>
      <w:r w:rsidR="00405EA4">
        <w:rPr>
          <w:rFonts w:ascii="Aptos" w:hAnsi="Aptos"/>
        </w:rPr>
        <w:t>-</w:t>
      </w:r>
      <w:r w:rsidR="00405EA4" w:rsidRPr="00405EA4">
        <w:rPr>
          <w:rFonts w:ascii="Aptos" w:hAnsi="Aptos"/>
        </w:rPr>
        <w:t>expressive</w:t>
      </w:r>
      <w:r w:rsidR="00406D36">
        <w:rPr>
          <w:rFonts w:ascii="Aptos" w:hAnsi="Aptos"/>
        </w:rPr>
        <w:t xml:space="preserve"> rating</w:t>
      </w:r>
      <w:r w:rsidR="00405EA4" w:rsidRPr="00405EA4">
        <w:rPr>
          <w:rFonts w:ascii="Aptos" w:hAnsi="Aptos"/>
        </w:rPr>
        <w:t xml:space="preserve"> contrast. However, only two auditory and one language cluster from the expressive</w:t>
      </w:r>
      <w:r w:rsidR="00406D36">
        <w:rPr>
          <w:rFonts w:ascii="Aptos" w:hAnsi="Aptos"/>
        </w:rPr>
        <w:t xml:space="preserve"> non-rating – </w:t>
      </w:r>
      <w:r w:rsidR="00405EA4" w:rsidRPr="00405EA4">
        <w:rPr>
          <w:rFonts w:ascii="Aptos" w:hAnsi="Aptos"/>
        </w:rPr>
        <w:t>expressive</w:t>
      </w:r>
      <w:r w:rsidR="00406D36">
        <w:rPr>
          <w:rFonts w:ascii="Aptos" w:hAnsi="Aptos"/>
        </w:rPr>
        <w:t xml:space="preserve"> rating</w:t>
      </w:r>
      <w:r w:rsidR="00405EA4" w:rsidRPr="00405EA4">
        <w:rPr>
          <w:rFonts w:ascii="Aptos" w:hAnsi="Aptos"/>
        </w:rPr>
        <w:t xml:space="preserve"> contrast had counterparts, compared to seven auditory, five visual, and two language clusters in the reflective</w:t>
      </w:r>
      <w:r w:rsidR="00406D36">
        <w:rPr>
          <w:rFonts w:ascii="Aptos" w:hAnsi="Aptos"/>
        </w:rPr>
        <w:t xml:space="preserve"> non-rating – </w:t>
      </w:r>
      <w:r w:rsidR="00405EA4" w:rsidRPr="00405EA4">
        <w:rPr>
          <w:rFonts w:ascii="Aptos" w:hAnsi="Aptos"/>
        </w:rPr>
        <w:t>expressive</w:t>
      </w:r>
      <w:r w:rsidR="00406D36">
        <w:rPr>
          <w:rFonts w:ascii="Aptos" w:hAnsi="Aptos"/>
        </w:rPr>
        <w:t xml:space="preserve"> rating</w:t>
      </w:r>
      <w:r w:rsidR="00405EA4" w:rsidRPr="00405EA4">
        <w:rPr>
          <w:rFonts w:ascii="Aptos" w:hAnsi="Aptos"/>
        </w:rPr>
        <w:t xml:space="preserve"> contrast.</w:t>
      </w:r>
      <w:r w:rsidR="00405EA4">
        <w:rPr>
          <w:rFonts w:ascii="Aptos" w:hAnsi="Aptos"/>
        </w:rPr>
        <w:t xml:space="preserve"> </w:t>
      </w:r>
      <w:r w:rsidRPr="00AF6336">
        <w:rPr>
          <w:rFonts w:ascii="Aptos" w:hAnsi="Aptos"/>
        </w:rPr>
        <w:t>Both contrasts also showed activations in the ventromedial prefrontal cortex (</w:t>
      </w:r>
      <w:proofErr w:type="spellStart"/>
      <w:r w:rsidRPr="00AF6336">
        <w:rPr>
          <w:rFonts w:ascii="Aptos" w:hAnsi="Aptos"/>
        </w:rPr>
        <w:t>vmPFC</w:t>
      </w:r>
      <w:proofErr w:type="spellEnd"/>
      <w:r w:rsidRPr="00AF6336">
        <w:rPr>
          <w:rFonts w:ascii="Aptos" w:hAnsi="Aptos"/>
        </w:rPr>
        <w:t>), though these activations were again more extensive in the reflective</w:t>
      </w:r>
      <w:r w:rsidR="00406D36">
        <w:rPr>
          <w:rFonts w:ascii="Aptos" w:hAnsi="Aptos"/>
        </w:rPr>
        <w:t xml:space="preserve"> </w:t>
      </w:r>
      <w:r w:rsidRPr="00AF6336">
        <w:rPr>
          <w:rFonts w:ascii="Aptos" w:hAnsi="Aptos"/>
        </w:rPr>
        <w:t>-</w:t>
      </w:r>
      <w:r w:rsidR="00406D36">
        <w:rPr>
          <w:rFonts w:ascii="Aptos" w:hAnsi="Aptos"/>
        </w:rPr>
        <w:t xml:space="preserve"> </w:t>
      </w:r>
      <w:r w:rsidRPr="00AF6336">
        <w:rPr>
          <w:rFonts w:ascii="Aptos" w:hAnsi="Aptos"/>
        </w:rPr>
        <w:t xml:space="preserve">expressive </w:t>
      </w:r>
      <w:r w:rsidR="00406D36">
        <w:rPr>
          <w:rFonts w:ascii="Aptos" w:hAnsi="Aptos"/>
        </w:rPr>
        <w:t>rating contrast</w:t>
      </w:r>
      <w:r w:rsidRPr="00AF6336">
        <w:rPr>
          <w:rFonts w:ascii="Aptos" w:hAnsi="Aptos"/>
        </w:rPr>
        <w:t>. These findings underscore the consistent involvement of the default mode network in periods of passive engagement or non-task-related mental processes. However, these findings also suggest that</w:t>
      </w:r>
      <w:r w:rsidR="00406D36">
        <w:rPr>
          <w:rFonts w:ascii="Aptos" w:hAnsi="Aptos"/>
        </w:rPr>
        <w:t xml:space="preserve"> being in the mental state</w:t>
      </w:r>
      <w:r w:rsidRPr="00AF6336">
        <w:rPr>
          <w:rFonts w:ascii="Aptos" w:hAnsi="Aptos"/>
        </w:rPr>
        <w:t xml:space="preserve"> of rating can produce differences in sensory processing, relative to reflective engagement, even when </w:t>
      </w:r>
      <w:r w:rsidR="00406D36">
        <w:rPr>
          <w:rFonts w:ascii="Aptos" w:hAnsi="Aptos"/>
        </w:rPr>
        <w:t xml:space="preserve">the physical act of </w:t>
      </w:r>
      <w:r w:rsidRPr="00AF6336">
        <w:rPr>
          <w:rFonts w:ascii="Aptos" w:hAnsi="Aptos"/>
        </w:rPr>
        <w:t>rating is not actively happening.</w:t>
      </w:r>
    </w:p>
    <w:p w14:paraId="304EDBD1" w14:textId="62130B87"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w:t>
      </w:r>
      <w:r w:rsidR="00405EA4">
        <w:rPr>
          <w:rFonts w:ascii="Aptos" w:hAnsi="Aptos"/>
        </w:rPr>
        <w:t xml:space="preserve">examine </w:t>
      </w:r>
      <w:r w:rsidRPr="00AF6336">
        <w:rPr>
          <w:rFonts w:ascii="Aptos" w:hAnsi="Aptos"/>
        </w:rPr>
        <w:t xml:space="preserve">how reflective and expressive engagement alter viewing experiences, we contrasted non-rating activity during reflective runs with non-rating activity during expressive runs. </w:t>
      </w:r>
    </w:p>
    <w:p w14:paraId="523D917E" w14:textId="7518F8AB" w:rsidR="00A77E81" w:rsidRDefault="00167DA6" w:rsidP="00A77E81">
      <w:pPr>
        <w:spacing w:line="240" w:lineRule="auto"/>
        <w:ind w:firstLine="720"/>
        <w:jc w:val="both"/>
        <w:rPr>
          <w:rFonts w:ascii="Aptos" w:hAnsi="Aptos"/>
        </w:rPr>
      </w:pPr>
      <w:r w:rsidRPr="00AF6336">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4F2335">
        <w:rPr>
          <w:rFonts w:ascii="Aptos" w:hAnsi="Aptos"/>
        </w:rPr>
        <w:instrText xml:space="preserve"> ADDIN ZOTERO_ITEM CSL_CITATION {"citationID":"Em62Ysuq","properties":{"formattedCitation":"(Kong et al., 2021; Schaefer et al., 2018)","plainCitation":"(Kong et al., 2021; Schaefer et al., 2018)","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1483,"uris":["http://zotero.org/users/6239255/items/TJZVPB56"],"itemData":{"id":1483,"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Although many of the structures which appeared significant are typically also considered part of the default mode network (i.e.,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IPL), under the Schaefer-Kong functional parcellation schema (2022), their peak activations were within control networks B and C as well as part of the salience / ventral attention network B, in the case of the IPS. Regardless, these results (</w:t>
      </w:r>
      <w:r w:rsidRPr="00A77E81">
        <w:rPr>
          <w:rFonts w:ascii="Aptos" w:hAnsi="Aptos"/>
          <w:b/>
          <w:bCs/>
        </w:rPr>
        <w:t>Figure 6</w:t>
      </w:r>
      <w:r w:rsidRPr="00AF6336">
        <w:rPr>
          <w:rFonts w:ascii="Aptos" w:hAnsi="Aptos"/>
        </w:rPr>
        <w:t>) may indicate that reflectively engaged watchers demonstrated greater activation of traditional default mode network structures (</w:t>
      </w:r>
      <w:proofErr w:type="spellStart"/>
      <w:r w:rsidRPr="00AF6336">
        <w:rPr>
          <w:rFonts w:ascii="Aptos" w:hAnsi="Aptos"/>
        </w:rPr>
        <w:t>pCUN</w:t>
      </w:r>
      <w:proofErr w:type="spellEnd"/>
      <w:r w:rsidRPr="00AF6336">
        <w:rPr>
          <w:rFonts w:ascii="Aptos" w:hAnsi="Aptos"/>
        </w:rPr>
        <w:t xml:space="preserve">, </w:t>
      </w:r>
      <w:proofErr w:type="spellStart"/>
      <w:r w:rsidRPr="00AF6336">
        <w:rPr>
          <w:rFonts w:ascii="Aptos" w:hAnsi="Aptos"/>
        </w:rPr>
        <w:t>mPFC</w:t>
      </w:r>
      <w:proofErr w:type="spellEnd"/>
      <w:r w:rsidRPr="00AF6336">
        <w:rPr>
          <w:rFonts w:ascii="Aptos" w:hAnsi="Aptos"/>
        </w:rPr>
        <w:t xml:space="preserve">, IPL) than expressive watchers, even when </w:t>
      </w:r>
      <w:r w:rsidR="00405EA4">
        <w:rPr>
          <w:rFonts w:ascii="Aptos" w:hAnsi="Aptos"/>
        </w:rPr>
        <w:t xml:space="preserve">the latter were </w:t>
      </w:r>
      <w:r w:rsidRPr="00AF6336">
        <w:rPr>
          <w:rFonts w:ascii="Aptos" w:hAnsi="Aptos"/>
        </w:rPr>
        <w:t xml:space="preserve">not </w:t>
      </w:r>
      <w:r w:rsidR="00405EA4">
        <w:rPr>
          <w:rFonts w:ascii="Aptos" w:hAnsi="Aptos"/>
        </w:rPr>
        <w:t xml:space="preserve">actively providing </w:t>
      </w:r>
      <w:r w:rsidRPr="00AF6336">
        <w:rPr>
          <w:rFonts w:ascii="Aptos" w:hAnsi="Aptos"/>
        </w:rPr>
        <w:t>rating</w:t>
      </w:r>
      <w:r w:rsidR="00405EA4">
        <w:rPr>
          <w:rFonts w:ascii="Aptos" w:hAnsi="Aptos"/>
        </w:rPr>
        <w:t>s</w:t>
      </w:r>
      <w:r w:rsidRPr="00AF6336">
        <w:rPr>
          <w:rFonts w:ascii="Aptos" w:hAnsi="Aptos"/>
        </w:rPr>
        <w:t>.</w:t>
      </w:r>
    </w:p>
    <w:p w14:paraId="7F027D4B" w14:textId="746B7A74" w:rsidR="001D1567" w:rsidRDefault="001D1567" w:rsidP="00A77E81">
      <w:pPr>
        <w:spacing w:line="240" w:lineRule="auto"/>
        <w:jc w:val="both"/>
        <w:rPr>
          <w:rFonts w:ascii="Aptos" w:hAnsi="Aptos"/>
        </w:rPr>
      </w:pPr>
      <w:r>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Default="001D1567" w:rsidP="00A77E81">
      <w:pPr>
        <w:spacing w:line="240" w:lineRule="auto"/>
        <w:jc w:val="both"/>
        <w:rPr>
          <w:rFonts w:ascii="Aptos" w:hAnsi="Aptos"/>
        </w:rPr>
      </w:pPr>
    </w:p>
    <w:p w14:paraId="18E07517" w14:textId="1D8D9644" w:rsidR="00DE0869" w:rsidRPr="00AF6336" w:rsidRDefault="00A77E81" w:rsidP="00A77E81">
      <w:pPr>
        <w:spacing w:line="240" w:lineRule="auto"/>
        <w:jc w:val="both"/>
        <w:rPr>
          <w:rFonts w:ascii="Aptos" w:hAnsi="Aptos"/>
        </w:rPr>
      </w:pPr>
      <w:r>
        <w:rPr>
          <w:rFonts w:ascii="Aptos" w:hAnsi="Aptos"/>
        </w:rPr>
        <w:t xml:space="preserve">Figure 6. Comparing non-rating related activation between reflective and expressive viewing. </w:t>
      </w:r>
      <w:r w:rsidR="00167DA6" w:rsidRPr="00AF6336">
        <w:rPr>
          <w:rFonts w:ascii="Aptos" w:hAnsi="Aptos"/>
        </w:rPr>
        <w:t xml:space="preserve"> </w:t>
      </w:r>
    </w:p>
    <w:p w14:paraId="5F1EBA97" w14:textId="77777777" w:rsidR="00A77E81" w:rsidRDefault="00A77E81" w:rsidP="00FE3980">
      <w:pPr>
        <w:spacing w:line="240" w:lineRule="auto"/>
        <w:ind w:firstLine="720"/>
        <w:jc w:val="both"/>
        <w:rPr>
          <w:rFonts w:ascii="Aptos" w:hAnsi="Aptos"/>
          <w:b/>
        </w:rPr>
      </w:pPr>
    </w:p>
    <w:p w14:paraId="618FE3B4" w14:textId="77777777" w:rsidR="00A77E81" w:rsidRDefault="00A77E81" w:rsidP="00FE3980">
      <w:pPr>
        <w:spacing w:line="240" w:lineRule="auto"/>
        <w:ind w:firstLine="720"/>
        <w:jc w:val="both"/>
        <w:rPr>
          <w:rFonts w:ascii="Aptos" w:hAnsi="Aptos"/>
          <w:b/>
        </w:rPr>
      </w:pPr>
    </w:p>
    <w:p w14:paraId="14865E90" w14:textId="77777777" w:rsidR="00A77E81" w:rsidRDefault="00A77E81" w:rsidP="00FE3980">
      <w:pPr>
        <w:spacing w:line="240" w:lineRule="auto"/>
        <w:ind w:firstLine="720"/>
        <w:jc w:val="both"/>
        <w:rPr>
          <w:rFonts w:ascii="Aptos" w:hAnsi="Aptos"/>
          <w:b/>
        </w:rPr>
      </w:pPr>
    </w:p>
    <w:p w14:paraId="03532A6D" w14:textId="77777777" w:rsidR="00A77E81" w:rsidRDefault="00A77E81" w:rsidP="00FE3980">
      <w:pPr>
        <w:spacing w:line="240" w:lineRule="auto"/>
        <w:ind w:firstLine="720"/>
        <w:jc w:val="both"/>
        <w:rPr>
          <w:rFonts w:ascii="Aptos" w:hAnsi="Aptos"/>
          <w:b/>
        </w:rPr>
      </w:pPr>
    </w:p>
    <w:p w14:paraId="1AB0728D" w14:textId="77777777" w:rsidR="00A77E81" w:rsidRDefault="00A77E81" w:rsidP="00FE3980">
      <w:pPr>
        <w:spacing w:line="240" w:lineRule="auto"/>
        <w:ind w:firstLine="720"/>
        <w:jc w:val="both"/>
        <w:rPr>
          <w:rFonts w:ascii="Aptos" w:hAnsi="Aptos"/>
          <w:b/>
        </w:rPr>
      </w:pPr>
    </w:p>
    <w:p w14:paraId="45660AA0" w14:textId="77777777" w:rsidR="00A77E81" w:rsidRDefault="00A77E81" w:rsidP="00FE3980">
      <w:pPr>
        <w:spacing w:line="240" w:lineRule="auto"/>
        <w:ind w:firstLine="720"/>
        <w:jc w:val="both"/>
        <w:rPr>
          <w:rFonts w:ascii="Aptos" w:hAnsi="Aptos"/>
          <w:b/>
        </w:rPr>
      </w:pPr>
    </w:p>
    <w:p w14:paraId="3969BF20" w14:textId="77777777" w:rsidR="00A77E81" w:rsidRDefault="00A77E81" w:rsidP="00FE3980">
      <w:pPr>
        <w:spacing w:line="240" w:lineRule="auto"/>
        <w:ind w:firstLine="720"/>
        <w:jc w:val="both"/>
        <w:rPr>
          <w:rFonts w:ascii="Aptos" w:hAnsi="Aptos"/>
          <w:b/>
        </w:rPr>
      </w:pPr>
    </w:p>
    <w:p w14:paraId="3415A5AA" w14:textId="77777777" w:rsidR="00A77E81" w:rsidRDefault="00A77E81" w:rsidP="00FE3980">
      <w:pPr>
        <w:spacing w:line="240" w:lineRule="auto"/>
        <w:ind w:firstLine="720"/>
        <w:jc w:val="both"/>
        <w:rPr>
          <w:rFonts w:ascii="Aptos" w:hAnsi="Aptos"/>
          <w:b/>
        </w:rPr>
      </w:pPr>
    </w:p>
    <w:p w14:paraId="22963A3D" w14:textId="77777777" w:rsidR="00A77E81" w:rsidRDefault="00A77E81" w:rsidP="00FE3980">
      <w:pPr>
        <w:spacing w:line="240" w:lineRule="auto"/>
        <w:ind w:firstLine="720"/>
        <w:jc w:val="both"/>
        <w:rPr>
          <w:rFonts w:ascii="Aptos" w:hAnsi="Aptos"/>
          <w:b/>
        </w:rPr>
      </w:pPr>
    </w:p>
    <w:p w14:paraId="0B4D2FA5" w14:textId="77777777" w:rsidR="00A77E81" w:rsidRDefault="00A77E81" w:rsidP="00FE3980">
      <w:pPr>
        <w:spacing w:line="240" w:lineRule="auto"/>
        <w:ind w:firstLine="720"/>
        <w:jc w:val="both"/>
        <w:rPr>
          <w:rFonts w:ascii="Aptos" w:hAnsi="Aptos"/>
          <w:b/>
        </w:rPr>
      </w:pPr>
    </w:p>
    <w:p w14:paraId="276F0BE9" w14:textId="77777777" w:rsidR="001D1567" w:rsidRDefault="001D1567" w:rsidP="00A77E81">
      <w:pPr>
        <w:spacing w:line="240" w:lineRule="auto"/>
        <w:jc w:val="both"/>
        <w:rPr>
          <w:rFonts w:ascii="Aptos" w:hAnsi="Aptos"/>
          <w:bCs/>
          <w:noProof/>
        </w:rPr>
      </w:pPr>
    </w:p>
    <w:p w14:paraId="6FDA7571" w14:textId="25B8B8D5" w:rsidR="00A77E81" w:rsidRPr="00A77E81" w:rsidRDefault="001D1567" w:rsidP="00A77E81">
      <w:pPr>
        <w:spacing w:line="240" w:lineRule="auto"/>
        <w:jc w:val="both"/>
        <w:rPr>
          <w:rFonts w:ascii="Aptos" w:hAnsi="Aptos"/>
          <w:bCs/>
        </w:rPr>
      </w:pPr>
      <w:r>
        <w:rPr>
          <w:noProof/>
        </w:rPr>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A77E81">
        <w:rPr>
          <w:rFonts w:ascii="Aptos" w:hAnsi="Aptos"/>
          <w:bCs/>
        </w:rPr>
        <w:t>Figure 7. Differences in neural synchrony during expressive and reflective rating.</w:t>
      </w:r>
    </w:p>
    <w:p w14:paraId="48802B97" w14:textId="77777777" w:rsidR="00A77E81" w:rsidRDefault="00A77E81" w:rsidP="00FE3980">
      <w:pPr>
        <w:spacing w:line="240" w:lineRule="auto"/>
        <w:ind w:firstLine="720"/>
        <w:jc w:val="both"/>
        <w:rPr>
          <w:rFonts w:ascii="Aptos" w:hAnsi="Aptos"/>
          <w:b/>
        </w:rPr>
      </w:pPr>
    </w:p>
    <w:p w14:paraId="75F8A0D5" w14:textId="60863013" w:rsidR="00DE0869" w:rsidRPr="00AF6336" w:rsidRDefault="00167DA6" w:rsidP="00FE3980">
      <w:pPr>
        <w:spacing w:line="240" w:lineRule="auto"/>
        <w:ind w:firstLine="720"/>
        <w:jc w:val="both"/>
        <w:rPr>
          <w:rFonts w:ascii="Aptos" w:hAnsi="Aptos"/>
          <w:b/>
        </w:rPr>
      </w:pPr>
      <w:r w:rsidRPr="00AF6336">
        <w:rPr>
          <w:rFonts w:ascii="Aptos" w:hAnsi="Aptos"/>
          <w:b/>
        </w:rPr>
        <w:t xml:space="preserve">Raters synchronized in control networks, while non-raters synchronized in attention and default mode networks. </w:t>
      </w:r>
      <w:r w:rsidRPr="00AF6336">
        <w:rPr>
          <w:rFonts w:ascii="Aptos" w:hAnsi="Aptos"/>
          <w:bCs/>
        </w:rPr>
        <w:t>The results of our ISC analysis, which examined intra-condition synchrony during expressive rating and reflective non-rating, followed trends seen in previous analyses (</w:t>
      </w:r>
      <w:r w:rsidRPr="00A77E81">
        <w:rPr>
          <w:rFonts w:ascii="Aptos" w:hAnsi="Aptos"/>
          <w:b/>
        </w:rPr>
        <w:t>Figure 7</w:t>
      </w:r>
      <w:r w:rsidRPr="00AF6336">
        <w:rPr>
          <w:rFonts w:ascii="Aptos" w:hAnsi="Aptos"/>
          <w:bCs/>
        </w:rPr>
        <w:t>). When subjects were reflectively engaged with a stimulus, they demonstrated significantly greater synchrony (i.e., neural dynamics) than</w:t>
      </w:r>
      <w:r w:rsidR="00A57B68">
        <w:rPr>
          <w:rFonts w:ascii="Aptos" w:hAnsi="Aptos"/>
          <w:bCs/>
        </w:rPr>
        <w:t xml:space="preserve"> expressive</w:t>
      </w:r>
      <w:r w:rsidRPr="00AF6336">
        <w:rPr>
          <w:rFonts w:ascii="Aptos" w:hAnsi="Aptos"/>
          <w:bCs/>
        </w:rPr>
        <w:t xml:space="preserve"> raters in the right </w:t>
      </w:r>
      <w:proofErr w:type="spellStart"/>
      <w:r w:rsidRPr="00AF6336">
        <w:rPr>
          <w:rFonts w:ascii="Aptos" w:hAnsi="Aptos"/>
          <w:bCs/>
        </w:rPr>
        <w:t>pCUN</w:t>
      </w:r>
      <w:proofErr w:type="spellEnd"/>
      <w:r w:rsidRPr="00AF6336">
        <w:rPr>
          <w:rFonts w:ascii="Aptos" w:hAnsi="Aptos"/>
          <w:bCs/>
        </w:rPr>
        <w:t xml:space="preserve"> (Schaefer-Kong parcellation 225 of 400), </w:t>
      </w:r>
      <w:r w:rsidR="00405EA4">
        <w:rPr>
          <w:rFonts w:ascii="Aptos" w:hAnsi="Aptos"/>
          <w:bCs/>
        </w:rPr>
        <w:t xml:space="preserve">and </w:t>
      </w:r>
      <w:r w:rsidRPr="00AF6336">
        <w:rPr>
          <w:rFonts w:ascii="Aptos" w:hAnsi="Aptos"/>
          <w:bCs/>
        </w:rPr>
        <w:t xml:space="preserve">bilateral TPJ (Schaefer-Kong parcellations 108, 311, and 337 of 400). Within the Schaefer-Kong defined functional networks, these regions are part of the default mode (B), salience and ventral attention (B), and auditory networks. However, </w:t>
      </w:r>
      <w:r w:rsidR="00A57B68">
        <w:rPr>
          <w:rFonts w:ascii="Aptos" w:hAnsi="Aptos"/>
          <w:bCs/>
        </w:rPr>
        <w:t xml:space="preserve">expressive </w:t>
      </w:r>
      <w:r w:rsidRPr="00AF6336">
        <w:rPr>
          <w:rFonts w:ascii="Aptos" w:hAnsi="Aptos"/>
          <w:bCs/>
        </w:rPr>
        <w:t xml:space="preserve">raters </w:t>
      </w:r>
      <w:proofErr w:type="gramStart"/>
      <w:r w:rsidRPr="00AF6336">
        <w:rPr>
          <w:rFonts w:ascii="Aptos" w:hAnsi="Aptos"/>
          <w:bCs/>
        </w:rPr>
        <w:t>demonstrated</w:t>
      </w:r>
      <w:proofErr w:type="gramEnd"/>
      <w:r w:rsidRPr="00AF6336">
        <w:rPr>
          <w:rFonts w:ascii="Aptos" w:hAnsi="Aptos"/>
          <w:bCs/>
        </w:rPr>
        <w:t xml:space="preserve"> greater synchrony than </w:t>
      </w:r>
      <w:r w:rsidR="00A57B68">
        <w:rPr>
          <w:rFonts w:ascii="Aptos" w:hAnsi="Aptos"/>
          <w:bCs/>
        </w:rPr>
        <w:t xml:space="preserve">reflective </w:t>
      </w:r>
      <w:r w:rsidRPr="00AF6336">
        <w:rPr>
          <w:rFonts w:ascii="Aptos" w:hAnsi="Aptos"/>
          <w:bCs/>
        </w:rPr>
        <w:t>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7" w:name="_ff7ui3r811kl" w:colFirst="0" w:colLast="0"/>
      <w:bookmarkEnd w:id="7"/>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2D65CBAA"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4F2335">
        <w:rPr>
          <w:rFonts w:ascii="Aptos" w:hAnsi="Aptos"/>
        </w:rPr>
        <w:instrText xml:space="preserve"> ADDIN ZOTERO_ITEM CSL_CITATION {"citationID":"3UWrnbeM","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 xml:space="preserve">Based upon this previous work and supplemental </w:t>
      </w:r>
      <w:proofErr w:type="gramStart"/>
      <w:r w:rsidRPr="00DE3855">
        <w:rPr>
          <w:rFonts w:ascii="Aptos" w:eastAsia="Times New Roman" w:hAnsi="Aptos"/>
          <w:color w:val="000000"/>
          <w:lang w:val="en-US"/>
        </w:rPr>
        <w:t>priors</w:t>
      </w:r>
      <w:proofErr w:type="gramEnd"/>
      <w:r w:rsidRPr="00DE3855">
        <w:rPr>
          <w:rFonts w:ascii="Aptos" w:eastAsia="Times New Roman" w:hAnsi="Aptos"/>
          <w:color w:val="000000"/>
          <w:lang w:val="en-US"/>
        </w:rPr>
        <w:t xml:space="preserve"> from an automated meta-analysis, we expected rating to demonstrate increased activity in ACC, AI, IPS SPL, STG, Occ, TPJ and FFG and </w:t>
      </w:r>
      <w:r w:rsidR="00A77E81">
        <w:rPr>
          <w:rFonts w:ascii="Aptos" w:eastAsia="Times New Roman" w:hAnsi="Aptos"/>
          <w:color w:val="000000"/>
          <w:lang w:val="en-US"/>
        </w:rPr>
        <w:t xml:space="preserve">show </w:t>
      </w:r>
      <w:r w:rsidRPr="00DE3855">
        <w:rPr>
          <w:rFonts w:ascii="Aptos" w:eastAsia="Times New Roman" w:hAnsi="Aptos"/>
          <w:color w:val="000000"/>
          <w:lang w:val="en-US"/>
        </w:rPr>
        <w:t>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IPL, and </w:t>
      </w:r>
      <w:proofErr w:type="spellStart"/>
      <w:r w:rsidRPr="00DE3855">
        <w:rPr>
          <w:rFonts w:ascii="Aptos" w:eastAsia="Times New Roman" w:hAnsi="Aptos"/>
          <w:color w:val="000000"/>
          <w:lang w:val="en-US"/>
        </w:rPr>
        <w:t>mPFC</w:t>
      </w:r>
      <w:proofErr w:type="spellEnd"/>
      <w:r w:rsidRPr="00DE3855">
        <w:rPr>
          <w:rFonts w:ascii="Aptos" w:eastAsia="Times New Roman" w:hAnsi="Aptos"/>
          <w:color w:val="000000"/>
          <w:lang w:val="en-US"/>
        </w:rPr>
        <w:t xml:space="preserve">.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121F334C"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w:t>
      </w:r>
      <w:proofErr w:type="gramStart"/>
      <w:r w:rsidRPr="00DE3855">
        <w:rPr>
          <w:rFonts w:ascii="Aptos" w:eastAsia="Times New Roman" w:hAnsi="Aptos"/>
          <w:color w:val="000000"/>
          <w:lang w:val="en-US"/>
        </w:rPr>
        <w:t>FFG,  relative</w:t>
      </w:r>
      <w:proofErr w:type="gramEnd"/>
      <w:r w:rsidRPr="00DE3855">
        <w:rPr>
          <w:rFonts w:ascii="Aptos" w:eastAsia="Times New Roman" w:hAnsi="Aptos"/>
          <w:color w:val="000000"/>
          <w:lang w:val="en-US"/>
        </w:rPr>
        <w:t xml:space="preserve"> to reflective non-rating, while non-rating recruited greater activation in IPL,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w:t>
      </w:r>
      <w:proofErr w:type="spellStart"/>
      <w:r w:rsidRPr="00DE3855">
        <w:rPr>
          <w:rFonts w:ascii="Aptos" w:eastAsia="Times New Roman" w:hAnsi="Aptos"/>
          <w:color w:val="000000"/>
          <w:lang w:val="en-US"/>
        </w:rPr>
        <w:t>vmPFC</w:t>
      </w:r>
      <w:proofErr w:type="spellEnd"/>
      <w:r w:rsidRPr="00DE3855">
        <w:rPr>
          <w:rFonts w:ascii="Aptos" w:eastAsia="Times New Roman" w:hAnsi="Aptos"/>
          <w:color w:val="000000"/>
          <w:lang w:val="en-US"/>
        </w:rPr>
        <w:t xml:space="preserve"> relative to rating. However, contrary to our hypothesis, we did not find differences between the two conditions in activation of </w:t>
      </w:r>
      <w:proofErr w:type="gramStart"/>
      <w:r w:rsidRPr="00DE3855">
        <w:rPr>
          <w:rFonts w:ascii="Aptos" w:eastAsia="Times New Roman" w:hAnsi="Aptos"/>
          <w:color w:val="000000"/>
          <w:lang w:val="en-US"/>
        </w:rPr>
        <w:t>the ACC</w:t>
      </w:r>
      <w:proofErr w:type="gramEnd"/>
      <w:r w:rsidRPr="00DE3855">
        <w:rPr>
          <w:rFonts w:ascii="Aptos" w:eastAsia="Times New Roman" w:hAnsi="Aptos"/>
          <w:color w:val="000000"/>
          <w:lang w:val="en-US"/>
        </w:rPr>
        <w:t xml:space="preserve">, AI, or STG. Additionally, we found that non-rating elicited greater </w:t>
      </w:r>
      <w:proofErr w:type="spellStart"/>
      <w:r w:rsidRPr="00DE3855">
        <w:rPr>
          <w:rFonts w:ascii="Aptos" w:eastAsia="Times New Roman" w:hAnsi="Aptos"/>
          <w:color w:val="000000"/>
          <w:lang w:val="en-US"/>
        </w:rPr>
        <w:t>pSTS</w:t>
      </w:r>
      <w:proofErr w:type="spellEnd"/>
      <w:r w:rsidRPr="00DE3855">
        <w:rPr>
          <w:rFonts w:ascii="Aptos" w:eastAsia="Times New Roman" w:hAnsi="Aptos"/>
          <w:color w:val="000000"/>
          <w:lang w:val="en-US"/>
        </w:rPr>
        <w:t xml:space="preserve"> / TPJ activation relative to rating, which was the opposite of what we predicted. </w:t>
      </w:r>
      <w:r w:rsidR="00A57B68">
        <w:rPr>
          <w:rFonts w:ascii="Aptos" w:eastAsia="Times New Roman" w:hAnsi="Aptos"/>
          <w:color w:val="000000"/>
          <w:lang w:val="en-US"/>
        </w:rPr>
        <w:t>Expressive r</w:t>
      </w:r>
      <w:r w:rsidRPr="00DE3855">
        <w:rPr>
          <w:rFonts w:ascii="Aptos" w:eastAsia="Times New Roman" w:hAnsi="Aptos"/>
          <w:color w:val="000000"/>
          <w:lang w:val="en-US"/>
        </w:rPr>
        <w:t xml:space="preserve">aters did demonstrate more similar activity to one another over time than </w:t>
      </w:r>
      <w:r w:rsidR="00A57B68">
        <w:rPr>
          <w:rFonts w:ascii="Aptos" w:eastAsia="Times New Roman" w:hAnsi="Aptos"/>
          <w:color w:val="000000"/>
          <w:lang w:val="en-US"/>
        </w:rPr>
        <w:t xml:space="preserve">reflective </w:t>
      </w:r>
      <w:r w:rsidRPr="00DE3855">
        <w:rPr>
          <w:rFonts w:ascii="Aptos" w:eastAsia="Times New Roman" w:hAnsi="Aptos"/>
          <w:color w:val="000000"/>
          <w:lang w:val="en-US"/>
        </w:rPr>
        <w:t xml:space="preserve">non-raters in portions of the IPS and AI while </w:t>
      </w:r>
      <w:r w:rsidR="00A57B68">
        <w:rPr>
          <w:rFonts w:ascii="Aptos" w:eastAsia="Times New Roman" w:hAnsi="Aptos"/>
          <w:color w:val="000000"/>
          <w:lang w:val="en-US"/>
        </w:rPr>
        <w:t xml:space="preserve">reflective </w:t>
      </w:r>
      <w:r w:rsidRPr="00DE3855">
        <w:rPr>
          <w:rFonts w:ascii="Aptos" w:eastAsia="Times New Roman" w:hAnsi="Aptos"/>
          <w:color w:val="000000"/>
          <w:lang w:val="en-US"/>
        </w:rPr>
        <w:t xml:space="preserve">non-raters demonstrated more intragroup similarity in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and TPJ. No significant group synchrony differences were observed in IPL, mPFC,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 xml:space="preserve">parametric, univariate, and intersubject correlational analyses, portions of the right MTL, bilateral TPJ, right IPS, and right </w:t>
      </w:r>
      <w:proofErr w:type="spellStart"/>
      <w:r w:rsidRPr="00DE3855">
        <w:rPr>
          <w:rFonts w:ascii="Aptos" w:eastAsia="Times New Roman" w:hAnsi="Aptos"/>
          <w:color w:val="000000"/>
          <w:lang w:val="en-US"/>
        </w:rPr>
        <w:t>pCun</w:t>
      </w:r>
      <w:proofErr w:type="spellEnd"/>
      <w:r w:rsidRPr="00DE3855">
        <w:rPr>
          <w:rFonts w:ascii="Aptos" w:eastAsia="Times New Roman" w:hAnsi="Aptos"/>
          <w:color w:val="000000"/>
          <w:lang w:val="en-US"/>
        </w:rPr>
        <w:t xml:space="preserve"> were active in both the univariate and intersubject correlational analyses, though the exact localization of activation clusters differed slightly from analysis to analysis. Left AI was only active in </w:t>
      </w:r>
      <w:proofErr w:type="gramStart"/>
      <w:r w:rsidRPr="00DE3855">
        <w:rPr>
          <w:rFonts w:ascii="Aptos" w:eastAsia="Times New Roman" w:hAnsi="Aptos"/>
          <w:color w:val="000000"/>
          <w:lang w:val="en-US"/>
        </w:rPr>
        <w:t>the parametric</w:t>
      </w:r>
      <w:proofErr w:type="gramEnd"/>
      <w:r w:rsidRPr="00DE3855">
        <w:rPr>
          <w:rFonts w:ascii="Aptos" w:eastAsia="Times New Roman" w:hAnsi="Aptos"/>
          <w:color w:val="000000"/>
          <w:lang w:val="en-US"/>
        </w:rPr>
        <w:t xml:space="preserve"> modulation and intersubject correlational analyses. In general, rating appeared to differentially recruit control, attention, salience, memory, and visual networks </w:t>
      </w:r>
      <w:proofErr w:type="gramStart"/>
      <w:r w:rsidRPr="00DE3855">
        <w:rPr>
          <w:rFonts w:ascii="Aptos" w:eastAsia="Times New Roman" w:hAnsi="Aptos"/>
          <w:color w:val="000000"/>
          <w:lang w:val="en-US"/>
        </w:rPr>
        <w:t>while not</w:t>
      </w:r>
      <w:proofErr w:type="gramEnd"/>
      <w:r w:rsidRPr="00DE3855">
        <w:rPr>
          <w:rFonts w:ascii="Aptos" w:eastAsia="Times New Roman" w:hAnsi="Aptos"/>
          <w:color w:val="000000"/>
          <w:lang w:val="en-US"/>
        </w:rPr>
        <w:t xml:space="preserve"> rating appeared to recruit default mode and auditory networks, with some additional recruitment from visual and salience structures not recruited by rating.</w:t>
      </w:r>
    </w:p>
    <w:p w14:paraId="5C1A9547" w14:textId="17053851"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C918C3" w:rsidRPr="00AF6336">
        <w:rPr>
          <w:rFonts w:ascii="Aptos" w:hAnsi="Aptos"/>
        </w:rPr>
        <w:t xml:space="preserve">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Identifying the networks associated with activated neural regions during expressive and reflective engagement enhances our understanding of the specific cognitive and emotional processes involved, links brain activity to behaviors, and improves the ecological validity and applicability of our findings.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4F2335">
        <w:rPr>
          <w:rFonts w:ascii="Aptos" w:hAnsi="Aptos"/>
          <w:bCs/>
        </w:rPr>
        <w:instrText xml:space="preserve"> ADDIN ZOTERO_ITEM CSL_CITATION {"citationID":"tECsoLlm","properties":{"formattedCitation":"(Kong et al., 2021)","plainCitation":"(Kong et al., 2021)","noteIndex":0},"citationItems":[{"id":1493,"uris":["http://zotero.org/users/6239255/items/FZC43B73"],"itemData":{"id":149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w:t>
      </w:r>
      <w:proofErr w:type="spellStart"/>
      <w:r w:rsidR="00DE3855" w:rsidRPr="00DE3855">
        <w:rPr>
          <w:rFonts w:ascii="Aptos" w:hAnsi="Aptos"/>
          <w:bCs/>
        </w:rPr>
        <w:t>ContB</w:t>
      </w:r>
      <w:proofErr w:type="spellEnd"/>
      <w:r w:rsidR="00DE3855" w:rsidRPr="00DE3855">
        <w:rPr>
          <w:rFonts w:ascii="Aptos" w:hAnsi="Aptos"/>
          <w:bCs/>
        </w:rPr>
        <w:t>) via top-down,  voluntary attention (DorsAttnA) for sustained periods of time (</w:t>
      </w:r>
      <w:proofErr w:type="spellStart"/>
      <w:r w:rsidR="00DE3855" w:rsidRPr="00DE3855">
        <w:rPr>
          <w:rFonts w:ascii="Aptos" w:hAnsi="Aptos"/>
          <w:bCs/>
        </w:rPr>
        <w:t>DorsAttnB</w:t>
      </w:r>
      <w:proofErr w:type="spellEnd"/>
      <w:r w:rsidR="00DE3855" w:rsidRPr="00DE3855">
        <w:rPr>
          <w:rFonts w:ascii="Aptos" w:hAnsi="Aptos"/>
          <w:bCs/>
        </w:rPr>
        <w:t>) in search of unexpected, decision-relevant (SVAN B) stimuli. Reflective viewing generated more mind-wandering (DMN A), mentalizing (DMN B) and may have promoted broader sensory processing (</w:t>
      </w:r>
      <w:proofErr w:type="spellStart"/>
      <w:r w:rsidR="00DE3855" w:rsidRPr="00DE3855">
        <w:rPr>
          <w:rFonts w:ascii="Aptos" w:hAnsi="Aptos"/>
          <w:bCs/>
        </w:rPr>
        <w:t>Aud</w:t>
      </w:r>
      <w:proofErr w:type="spellEnd"/>
      <w:r w:rsidR="00DE3855" w:rsidRPr="00DE3855">
        <w:rPr>
          <w:rFonts w:ascii="Aptos" w:hAnsi="Aptos"/>
          <w:bCs/>
        </w:rPr>
        <w:t xml:space="preserve">, </w:t>
      </w:r>
      <w:proofErr w:type="spellStart"/>
      <w:r w:rsidR="00DE3855" w:rsidRPr="00DE3855">
        <w:rPr>
          <w:rFonts w:ascii="Aptos" w:hAnsi="Aptos"/>
          <w:bCs/>
        </w:rPr>
        <w:t>VisualA</w:t>
      </w:r>
      <w:proofErr w:type="spellEnd"/>
      <w:r w:rsidR="00DE3855" w:rsidRPr="00DE3855">
        <w:rPr>
          <w:rFonts w:ascii="Aptos" w:hAnsi="Aptos"/>
          <w:bCs/>
        </w:rPr>
        <w:t xml:space="preserve">, </w:t>
      </w:r>
      <w:proofErr w:type="spellStart"/>
      <w:r w:rsidR="00DE3855" w:rsidRPr="00DE3855">
        <w:rPr>
          <w:rFonts w:ascii="Aptos" w:hAnsi="Aptos"/>
          <w:bCs/>
        </w:rPr>
        <w:t>VisualB</w:t>
      </w:r>
      <w:proofErr w:type="spellEnd"/>
      <w:r w:rsidR="00DE3855" w:rsidRPr="00DE3855">
        <w:rPr>
          <w:rFonts w:ascii="Aptos" w:hAnsi="Aptos"/>
          <w:bCs/>
        </w:rPr>
        <w:t xml:space="preserve">) while noting unexpected, decision-relevant (SVAN B) stimuli. Notably absent networks within this analysis include </w:t>
      </w:r>
      <w:proofErr w:type="spellStart"/>
      <w:r w:rsidR="00DE3855" w:rsidRPr="00DE3855">
        <w:rPr>
          <w:rFonts w:ascii="Aptos" w:hAnsi="Aptos"/>
          <w:bCs/>
        </w:rPr>
        <w:t>DefaultC</w:t>
      </w:r>
      <w:proofErr w:type="spellEnd"/>
      <w:r w:rsidR="00DE3855" w:rsidRPr="00DE3855">
        <w:rPr>
          <w:rFonts w:ascii="Aptos" w:hAnsi="Aptos"/>
          <w:bCs/>
        </w:rPr>
        <w:t xml:space="preserve">, </w:t>
      </w:r>
      <w:proofErr w:type="spellStart"/>
      <w:r w:rsidR="00DE3855" w:rsidRPr="00DE3855">
        <w:rPr>
          <w:rFonts w:ascii="Aptos" w:hAnsi="Aptos"/>
          <w:bCs/>
        </w:rPr>
        <w:t>ContC</w:t>
      </w:r>
      <w:proofErr w:type="spellEnd"/>
      <w:r w:rsidR="00DE3855" w:rsidRPr="00DE3855">
        <w:rPr>
          <w:rFonts w:ascii="Aptos" w:hAnsi="Aptos"/>
          <w:bCs/>
        </w:rPr>
        <w:t>,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4F2335">
        <w:rPr>
          <w:rFonts w:ascii="Aptos" w:hAnsi="Aptos"/>
          <w:bCs/>
        </w:rPr>
        <w:instrText xml:space="preserve"> ADDIN ZOTERO_ITEM CSL_CITATION {"citationID":"ilAfUXc6","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1BD62241" w:rsidR="004C0767" w:rsidRDefault="008D4759" w:rsidP="00DE3855">
      <w:pPr>
        <w:spacing w:line="240" w:lineRule="auto"/>
        <w:ind w:firstLine="720"/>
        <w:jc w:val="both"/>
        <w:rPr>
          <w:rFonts w:ascii="Aptos" w:hAnsi="Aptos"/>
          <w:bCs/>
        </w:rPr>
      </w:pPr>
      <w:r>
        <w:rPr>
          <w:rFonts w:ascii="Aptos" w:hAnsi="Aptos"/>
          <w:bCs/>
        </w:rPr>
        <w:lastRenderedPageBreak/>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dACC and dmPFC were heavily involved in introspection </w:t>
      </w:r>
      <w:r w:rsidR="00891EB6">
        <w:rPr>
          <w:rFonts w:ascii="Aptos" w:hAnsi="Aptos"/>
          <w:bCs/>
        </w:rPr>
        <w:fldChar w:fldCharType="begin"/>
      </w:r>
      <w:r w:rsidR="004F2335">
        <w:rPr>
          <w:rFonts w:ascii="Aptos" w:hAnsi="Aptos"/>
          <w:bCs/>
        </w:rPr>
        <w:instrText xml:space="preserve"> ADDIN ZOTERO_ITEM CSL_CITATION {"citationID":"vvNEOns2","properties":{"formattedCitation":"(Ochsner et al., 2004)","plainCitation":"(Ochsner et al., 2004)","noteIndex":0},"citationItems":[{"id":16338,"uris":["http://zotero.org/users/6239255/items/XF5ZRNK2"],"itemData":{"id":16338,"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4F2335">
        <w:rPr>
          <w:rFonts w:ascii="Aptos" w:hAnsi="Aptos"/>
          <w:bCs/>
        </w:rPr>
        <w:instrText xml:space="preserve"> ADDIN ZOTERO_ITEM CSL_CITATION {"citationID":"ScyHkaUH","properties":{"formattedCitation":"(Wager et al., 2004)","plainCitation":"(Wager et al., 2004)","noteIndex":0},"citationItems":[{"id":16339,"uris":["http://zotero.org/users/6239255/items/AU5LFJLE"],"itemData":{"id":16339,"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4F2335">
        <w:rPr>
          <w:rFonts w:ascii="Aptos" w:hAnsi="Aptos"/>
          <w:bCs/>
        </w:rPr>
        <w:instrText xml:space="preserve"> ADDIN ZOTERO_ITEM CSL_CITATION {"citationID":"549szZmg","properties":{"formattedCitation":"(Hutcherson et al., 2005)","plainCitation":"(Hutcherson et al., 2005)","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4F2335">
        <w:rPr>
          <w:rFonts w:ascii="Aptos" w:hAnsi="Aptos"/>
          <w:bCs/>
        </w:rPr>
        <w:instrText xml:space="preserve"> ADDIN ZOTERO_ITEM CSL_CITATION {"citationID":"2EOp5e3p","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w:t>
      </w:r>
      <w:proofErr w:type="spellStart"/>
      <w:r>
        <w:rPr>
          <w:rFonts w:ascii="Aptos" w:hAnsi="Aptos"/>
          <w:bCs/>
        </w:rPr>
        <w:t>pCUN</w:t>
      </w:r>
      <w:proofErr w:type="spellEnd"/>
      <w:r>
        <w:rPr>
          <w:rFonts w:ascii="Aptos" w:hAnsi="Aptos"/>
          <w:bCs/>
        </w:rPr>
        <w:t xml:space="preserve">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w:t>
      </w:r>
      <w:proofErr w:type="gramStart"/>
      <w:r w:rsidR="008E6275">
        <w:rPr>
          <w:rFonts w:ascii="Aptos" w:hAnsi="Aptos"/>
          <w:bCs/>
        </w:rPr>
        <w:t>subject’s</w:t>
      </w:r>
      <w:proofErr w:type="gramEnd"/>
      <w:r w:rsidR="008E6275">
        <w:rPr>
          <w:rFonts w:ascii="Aptos" w:hAnsi="Aptos"/>
          <w:bCs/>
        </w:rPr>
        <w:t xml:space="preserve"> certainty of the guilt or innocence of a character)</w:t>
      </w:r>
      <w:r w:rsidR="00745ABA">
        <w:rPr>
          <w:rFonts w:ascii="Aptos" w:hAnsi="Aptos"/>
          <w:bCs/>
        </w:rPr>
        <w:t xml:space="preserve">, which may differ from an </w:t>
      </w:r>
      <w:r w:rsidR="00A77E81">
        <w:rPr>
          <w:rFonts w:ascii="Aptos" w:hAnsi="Aptos"/>
          <w:bCs/>
        </w:rPr>
        <w:t xml:space="preserve">explicitly </w:t>
      </w:r>
      <w:r w:rsidR="00745ABA">
        <w:rPr>
          <w:rFonts w:ascii="Aptos" w:hAnsi="Aptos"/>
          <w:bCs/>
        </w:rPr>
        <w:t>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257B613D"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 xml:space="preserve">A few </w:t>
      </w:r>
      <w:proofErr w:type="gramStart"/>
      <w:r w:rsidR="004C0767" w:rsidRPr="004C0767">
        <w:rPr>
          <w:rFonts w:ascii="Aptos" w:hAnsi="Aptos"/>
          <w:bCs/>
        </w:rPr>
        <w:t>unanticipated-but-observed</w:t>
      </w:r>
      <w:proofErr w:type="gramEnd"/>
      <w:r w:rsidR="004C0767" w:rsidRPr="004C0767">
        <w:rPr>
          <w:rFonts w:ascii="Aptos" w:hAnsi="Aptos"/>
          <w:bCs/>
        </w:rPr>
        <w:t xml:space="preserve"> trends might provide additional insight into the cognitive differences underlying expressive and reflective viewing.</w:t>
      </w:r>
      <w:r w:rsidR="004C0767">
        <w:t xml:space="preserve"> </w:t>
      </w:r>
      <w:r w:rsidR="004C0767" w:rsidRPr="004C0767">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Pr>
          <w:rFonts w:ascii="Aptos" w:hAnsi="Aptos"/>
          <w:bCs/>
        </w:rPr>
        <w:t xml:space="preserve">companion </w:t>
      </w:r>
      <w:r w:rsidR="004C0767" w:rsidRPr="004C0767">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21DA54B7"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t>
      </w:r>
      <w:proofErr w:type="gramStart"/>
      <w:r w:rsidRPr="004C0767">
        <w:rPr>
          <w:rFonts w:ascii="Aptos" w:hAnsi="Aptos"/>
          <w:bCs/>
        </w:rPr>
        <w:t>With the exception of</w:t>
      </w:r>
      <w:proofErr w:type="gramEnd"/>
      <w:r w:rsidRPr="004C0767">
        <w:rPr>
          <w:rFonts w:ascii="Aptos" w:hAnsi="Aptos"/>
          <w:bCs/>
        </w:rPr>
        <w:t xml:space="preserve">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4F2335">
        <w:rPr>
          <w:rFonts w:ascii="Aptos" w:hAnsi="Aptos"/>
          <w:bCs/>
        </w:rPr>
        <w:instrText xml:space="preserve"> ADDIN ZOTERO_ITEM CSL_CITATION {"citationID":"SH97KzVp","properties":{"formattedCitation":"(Power et al., 2011; Yeo et al., 2011)","plainCitation":"(Power et al., 2011; Yeo et al., 2011)","noteIndex":0},"citationItems":[{"id":16364,"uris":["http://zotero.org/users/6239255/items/LHKMUCY5"],"itemData":{"id":16364,"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6281,"uris":["http://zotero.org/users/6239255/items/QF8M7898"],"itemData":{"id":16281,"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 xml:space="preserve">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w:t>
      </w:r>
      <w:r w:rsidRPr="004C0767">
        <w:rPr>
          <w:rFonts w:ascii="Aptos" w:hAnsi="Aptos"/>
          <w:bCs/>
        </w:rPr>
        <w:lastRenderedPageBreak/>
        <w:t>as more focused or broader attention to audio or video features of the stimulus while reflectively, not expressively, viewing</w:t>
      </w:r>
      <w:r w:rsidR="008E6275">
        <w:rPr>
          <w:rFonts w:ascii="Aptos" w:hAnsi="Aptos"/>
          <w:bCs/>
        </w:rPr>
        <w:t xml:space="preserve"> </w:t>
      </w:r>
      <w:r w:rsidR="005466D0">
        <w:rPr>
          <w:rFonts w:ascii="Aptos" w:hAnsi="Aptos"/>
          <w:bCs/>
        </w:rPr>
        <w:fldChar w:fldCharType="begin"/>
      </w:r>
      <w:r w:rsidR="004F2335">
        <w:rPr>
          <w:rFonts w:ascii="Aptos" w:hAnsi="Aptos"/>
          <w:bCs/>
        </w:rPr>
        <w:instrText xml:space="preserve"> ADDIN ZOTERO_ITEM CSL_CITATION {"citationID":"StiEtIGC","properties":{"formattedCitation":"(Posner &amp; Petersen, 1990)","plainCitation":"(Posner &amp; Petersen, 1990)","noteIndex":0},"citationItems":[{"id":16372,"uris":["http://zotero.org/users/6239255/items/68XCT968"],"itemData":{"id":16372,"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Pr>
          <w:rFonts w:ascii="Aptos" w:hAnsi="Aptos"/>
          <w:bCs/>
        </w:rPr>
        <w:fldChar w:fldCharType="separate"/>
      </w:r>
      <w:r w:rsidR="005466D0" w:rsidRPr="005466D0">
        <w:rPr>
          <w:rFonts w:ascii="Aptos" w:hAnsi="Aptos"/>
        </w:rPr>
        <w:t>(Posner &amp; Petersen, 1990)</w:t>
      </w:r>
      <w:r w:rsidR="005466D0">
        <w:rPr>
          <w:rFonts w:ascii="Aptos" w:hAnsi="Aptos"/>
          <w:bCs/>
        </w:rPr>
        <w:fldChar w:fldCharType="end"/>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4F2335">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6283,"uris":["http://zotero.org/users/6239255/items/TJQDNGZX"],"itemData":{"id":16283,"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6284,"uris":["http://zotero.org/users/6239255/items/LH8ZZACS"],"itemData":{"id":16284,"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6282,"uris":["http://zotero.org/users/6239255/items/AN8BBCMI"],"itemData":{"id":16282,"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Kong et al., 2019; Laumann et al., 2015; Mueller et al., 2013)</w:t>
      </w:r>
      <w:r w:rsidR="00446140">
        <w:rPr>
          <w:rFonts w:ascii="Aptos" w:hAnsi="Aptos"/>
          <w:bCs/>
        </w:rPr>
        <w:fldChar w:fldCharType="end"/>
      </w:r>
      <w:r w:rsidRPr="004C0767">
        <w:rPr>
          <w:rFonts w:ascii="Aptos" w:hAnsi="Aptos"/>
          <w:bCs/>
        </w:rPr>
        <w:t>. As such, statistically significant activation under between subject contrasts, but not within subject contrasts, may simply reflect reduced between-subject activation variability.</w:t>
      </w:r>
    </w:p>
    <w:p w14:paraId="02DDBBDC" w14:textId="41C45ACC" w:rsidR="00DE0869" w:rsidRPr="008D4759" w:rsidRDefault="004C0767" w:rsidP="008D4759">
      <w:pPr>
        <w:spacing w:line="240" w:lineRule="auto"/>
        <w:ind w:firstLine="720"/>
        <w:jc w:val="both"/>
        <w:rPr>
          <w:rFonts w:ascii="Aptos" w:hAnsi="Aptos"/>
          <w:bCs/>
        </w:rPr>
      </w:pPr>
      <w:r w:rsidRPr="004C0767">
        <w:rPr>
          <w:rFonts w:ascii="Aptos" w:hAnsi="Aptos"/>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Pr>
          <w:rFonts w:ascii="Aptos" w:hAnsi="Aptos"/>
          <w:bCs/>
        </w:rPr>
        <w:t xml:space="preserve"> which </w:t>
      </w:r>
      <w:r w:rsidRPr="004C0767">
        <w:rPr>
          <w:rFonts w:ascii="Aptos" w:hAnsi="Aptos"/>
          <w:bCs/>
        </w:rPr>
        <w:t>found that increased rating behavior positively correlated with increased dACC activity</w:t>
      </w:r>
      <w:r w:rsidR="00A77E81">
        <w:rPr>
          <w:rFonts w:ascii="Aptos" w:hAnsi="Aptos"/>
          <w:bCs/>
        </w:rPr>
        <w:t>. T</w:t>
      </w:r>
      <w:r w:rsidRPr="004C0767">
        <w:rPr>
          <w:rFonts w:ascii="Aptos" w:hAnsi="Aptos"/>
          <w:bCs/>
        </w:rPr>
        <w:t>he contrast between reflective and expressive non-rating</w:t>
      </w:r>
      <w:r w:rsidR="00A77E81">
        <w:rPr>
          <w:rFonts w:ascii="Aptos" w:hAnsi="Aptos"/>
          <w:bCs/>
        </w:rPr>
        <w:t xml:space="preserve"> f</w:t>
      </w:r>
      <w:r w:rsidRPr="004C0767">
        <w:rPr>
          <w:rFonts w:ascii="Aptos" w:hAnsi="Aptos"/>
          <w:bCs/>
        </w:rPr>
        <w:t xml:space="preserve">ound greater activation of some task-related regions, including the </w:t>
      </w:r>
      <w:proofErr w:type="spellStart"/>
      <w:r w:rsidRPr="004C0767">
        <w:rPr>
          <w:rFonts w:ascii="Aptos" w:hAnsi="Aptos"/>
          <w:bCs/>
        </w:rPr>
        <w:t>dPFC</w:t>
      </w:r>
      <w:proofErr w:type="spellEnd"/>
      <w:r w:rsidRPr="004C0767">
        <w:rPr>
          <w:rFonts w:ascii="Aptos" w:hAnsi="Aptos"/>
          <w:bCs/>
        </w:rPr>
        <w:t>, IPL, and SMG, under reflective viewing</w:t>
      </w:r>
      <w:r w:rsidR="00A77E81">
        <w:rPr>
          <w:rFonts w:ascii="Aptos" w:hAnsi="Aptos"/>
          <w:bCs/>
        </w:rPr>
        <w:t>, which also supports this interpretation</w:t>
      </w:r>
      <w:r w:rsidRPr="004C0767">
        <w:rPr>
          <w:rFonts w:ascii="Aptos" w:hAnsi="Aptos"/>
          <w:bCs/>
        </w:rPr>
        <w:t xml:space="preserve">. This ACC activation also differs notably from what the </w:t>
      </w:r>
      <w:proofErr w:type="spellStart"/>
      <w:r w:rsidRPr="004C0767">
        <w:rPr>
          <w:rFonts w:ascii="Aptos" w:hAnsi="Aptos"/>
          <w:bCs/>
        </w:rPr>
        <w:t>neurosynth</w:t>
      </w:r>
      <w:proofErr w:type="spellEnd"/>
      <w:r w:rsidRPr="004C0767">
        <w:rPr>
          <w:rFonts w:ascii="Aptos" w:hAnsi="Aptos"/>
          <w:bCs/>
        </w:rPr>
        <w:t xml:space="preserve"> meta-analysis suggested might activate while rating, as the portions of the ACC that were active in that analysis (i.e., pregenual and </w:t>
      </w:r>
      <w:proofErr w:type="spellStart"/>
      <w:r w:rsidRPr="004C0767">
        <w:rPr>
          <w:rFonts w:ascii="Aptos" w:hAnsi="Aptos"/>
          <w:bCs/>
        </w:rPr>
        <w:t>subgenual</w:t>
      </w:r>
      <w:proofErr w:type="spellEnd"/>
      <w:r w:rsidRPr="004C0767">
        <w:rPr>
          <w:rFonts w:ascii="Aptos" w:hAnsi="Aptos"/>
          <w:bCs/>
        </w:rPr>
        <w:t xml:space="preserve"> ACC) would reflect altered emotional responses</w:t>
      </w:r>
      <w:r w:rsidR="008E6275">
        <w:rPr>
          <w:rFonts w:ascii="Aptos" w:hAnsi="Aptos"/>
          <w:bCs/>
        </w:rPr>
        <w:t xml:space="preserve"> </w:t>
      </w:r>
      <w:r w:rsidR="005466D0">
        <w:rPr>
          <w:rFonts w:ascii="Aptos" w:hAnsi="Aptos"/>
          <w:bCs/>
        </w:rPr>
        <w:fldChar w:fldCharType="begin"/>
      </w:r>
      <w:r w:rsidR="004F2335">
        <w:rPr>
          <w:rFonts w:ascii="Aptos" w:hAnsi="Aptos"/>
          <w:bCs/>
        </w:rPr>
        <w:instrText xml:space="preserve"> ADDIN ZOTERO_ITEM CSL_CITATION {"citationID":"e6yXAfm5","properties":{"formattedCitation":"(Etkin et al., 2011)","plainCitation":"(Etkin et al., 2011)","noteIndex":0},"citationItems":[{"id":16371,"uris":["http://zotero.org/users/6239255/items/ECRZQ2M5"],"itemData":{"id":16371,"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Pr>
          <w:rFonts w:ascii="Aptos" w:hAnsi="Aptos"/>
          <w:bCs/>
        </w:rPr>
        <w:fldChar w:fldCharType="separate"/>
      </w:r>
      <w:r w:rsidR="00227A75" w:rsidRPr="00227A75">
        <w:rPr>
          <w:rFonts w:ascii="Aptos" w:hAnsi="Aptos"/>
        </w:rPr>
        <w:t>(Etkin et al., 2011)</w:t>
      </w:r>
      <w:r w:rsidR="005466D0">
        <w:rPr>
          <w:rFonts w:ascii="Aptos" w:hAnsi="Aptos"/>
          <w:bCs/>
        </w:rPr>
        <w:fldChar w:fldCharType="end"/>
      </w:r>
      <w:r w:rsidRPr="004C0767">
        <w:rPr>
          <w:rFonts w:ascii="Aptos" w:hAnsi="Aptos"/>
          <w:bCs/>
        </w:rPr>
        <w:t xml:space="preserve">. In line with Hutcherson et al.'s findings, we have little evidence to suggest substantiative differences between emotion responses while expressively and reflectively viewing </w:t>
      </w:r>
      <w:proofErr w:type="gramStart"/>
      <w:r w:rsidRPr="004C0767">
        <w:rPr>
          <w:rFonts w:ascii="Aptos" w:hAnsi="Aptos"/>
          <w:bCs/>
        </w:rPr>
        <w:t>a stimulus</w:t>
      </w:r>
      <w:proofErr w:type="gramEnd"/>
      <w:r w:rsidRPr="004C0767">
        <w:rPr>
          <w:rFonts w:ascii="Aptos" w:hAnsi="Aptos"/>
          <w:bCs/>
        </w:rPr>
        <w:t xml:space="preserve"> (Hutcherson et al., 2005).   </w:t>
      </w:r>
    </w:p>
    <w:p w14:paraId="51E48605" w14:textId="77777777" w:rsidR="00A77E81"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xml:space="preserve">. These results emphasize that activity in many higher-cognition association regions and limbic structures outside of attention networks remain relatively unaffected when rating, while attention and sensory processing appear most widely altered. </w:t>
      </w:r>
      <w:r w:rsidRPr="00A77E81">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DE3855">
        <w:rPr>
          <w:rFonts w:ascii="Aptos" w:hAnsi="Aptos"/>
          <w:bCs/>
        </w:rPr>
        <w:t xml:space="preserve">. </w:t>
      </w:r>
    </w:p>
    <w:p w14:paraId="1EB2A508" w14:textId="37DA6F17" w:rsidR="008E6275" w:rsidRDefault="008E6275" w:rsidP="008E6275">
      <w:pPr>
        <w:spacing w:line="240" w:lineRule="auto"/>
        <w:ind w:firstLine="720"/>
        <w:jc w:val="both"/>
        <w:rPr>
          <w:rFonts w:ascii="Aptos" w:hAnsi="Aptos"/>
          <w:bCs/>
        </w:rPr>
      </w:pPr>
      <w:r w:rsidRPr="00DE3855">
        <w:rPr>
          <w:rFonts w:ascii="Aptos" w:hAnsi="Aptos"/>
          <w:bCs/>
        </w:rPr>
        <w:t xml:space="preserve">If altered neural activity in a specific region is a substantial concern when using this approach, it may be possible to regress out rating-related activation during pre-processing using a study design </w:t>
      </w:r>
      <w:proofErr w:type="gramStart"/>
      <w:r w:rsidRPr="00DE3855">
        <w:rPr>
          <w:rFonts w:ascii="Aptos" w:hAnsi="Aptos"/>
          <w:bCs/>
        </w:rPr>
        <w:t>similar to</w:t>
      </w:r>
      <w:proofErr w:type="gramEnd"/>
      <w:r w:rsidRPr="00DE3855">
        <w:rPr>
          <w:rFonts w:ascii="Aptos" w:hAnsi="Aptos"/>
          <w:bCs/>
        </w:rPr>
        <w:t xml:space="preserve">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7BCB7C33" w:rsidR="00DE0869" w:rsidRPr="00AF6336" w:rsidRDefault="00000000" w:rsidP="00FE3980">
      <w:pPr>
        <w:spacing w:line="240" w:lineRule="auto"/>
        <w:ind w:firstLine="720"/>
        <w:jc w:val="both"/>
        <w:rPr>
          <w:rFonts w:ascii="Aptos" w:hAnsi="Aptos"/>
        </w:rPr>
      </w:pPr>
      <w:r w:rsidRPr="00AF6336">
        <w:rPr>
          <w:rFonts w:ascii="Aptos" w:hAnsi="Aptos"/>
          <w:b/>
        </w:rPr>
        <w:lastRenderedPageBreak/>
        <w:t xml:space="preserve">Limitations. </w:t>
      </w:r>
      <w:r w:rsidRPr="00AF6336">
        <w:rPr>
          <w:rFonts w:ascii="Aptos" w:hAnsi="Aptos"/>
        </w:rPr>
        <w:t xml:space="preserve">Several limitations should be acknowledged </w:t>
      </w:r>
      <w:proofErr w:type="gramStart"/>
      <w:r w:rsidRPr="00AF6336">
        <w:rPr>
          <w:rFonts w:ascii="Aptos" w:hAnsi="Aptos"/>
        </w:rPr>
        <w:t>in light of</w:t>
      </w:r>
      <w:proofErr w:type="gramEnd"/>
      <w:r w:rsidRPr="00AF6336">
        <w:rPr>
          <w:rFonts w:ascii="Aptos" w:hAnsi="Aptos"/>
        </w:rPr>
        <w:t xml:space="preserve">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also constrains the generalizability of our findings. Different mediums, genres, emotional tones, or narrative complexities might elicit distinct neural activation patterns</w:t>
      </w:r>
      <w:r w:rsidR="008D4759">
        <w:rPr>
          <w:rFonts w:ascii="Aptos" w:hAnsi="Aptos"/>
        </w:rPr>
        <w:t xml:space="preserve"> </w:t>
      </w:r>
      <w:r w:rsidR="00227A75">
        <w:rPr>
          <w:rFonts w:ascii="Aptos" w:hAnsi="Aptos"/>
        </w:rPr>
        <w:fldChar w:fldCharType="begin"/>
      </w:r>
      <w:r w:rsidR="004F2335">
        <w:rPr>
          <w:rFonts w:ascii="Aptos" w:hAnsi="Aptos"/>
        </w:rPr>
        <w:instrText xml:space="preserve"> ADDIN ZOTERO_ITEM CSL_CITATION {"citationID":"utpBOYuT","properties":{"formattedCitation":"(Hasson, Landesman, et al., 2008)","plainCitation":"(Hasson, Landesman, et al., 2008)","noteIndex":0},"citationItems":[{"id":16370,"uris":["http://zotero.org/users/6239255/items/QFG6FRZH"],"itemData":{"id":16370,"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Pr>
          <w:rFonts w:ascii="Aptos" w:hAnsi="Aptos"/>
        </w:rPr>
        <w:fldChar w:fldCharType="separate"/>
      </w:r>
      <w:r w:rsidR="00127A38" w:rsidRPr="00127A38">
        <w:rPr>
          <w:rFonts w:ascii="Aptos" w:hAnsi="Aptos"/>
        </w:rPr>
        <w:t>(Hasson, Landesman, et al., 2008)</w:t>
      </w:r>
      <w:r w:rsidR="00227A75">
        <w:rPr>
          <w:rFonts w:ascii="Aptos" w:hAnsi="Aptos"/>
        </w:rPr>
        <w:fldChar w:fldCharType="end"/>
      </w:r>
      <w:r w:rsidRPr="00AF6336">
        <w:rPr>
          <w:rFonts w:ascii="Aptos" w:hAnsi="Aptos"/>
        </w:rPr>
        <w:t xml:space="preserve">.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w:t>
      </w:r>
      <w:proofErr w:type="gramStart"/>
      <w:r w:rsidRPr="00AF6336">
        <w:rPr>
          <w:rFonts w:ascii="Aptos" w:hAnsi="Aptos"/>
        </w:rPr>
        <w:t>button</w:t>
      </w:r>
      <w:proofErr w:type="gramEnd"/>
      <w:r w:rsidRPr="00AF6336">
        <w:rPr>
          <w:rFonts w:ascii="Aptos" w:hAnsi="Aptos"/>
        </w:rPr>
        <w:t xml:space="preserve">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Pr>
          <w:rFonts w:ascii="Aptos" w:hAnsi="Aptos"/>
        </w:rPr>
        <w:t xml:space="preserve"> </w:t>
      </w:r>
      <w:r w:rsidR="00127A38">
        <w:rPr>
          <w:rFonts w:ascii="Aptos" w:hAnsi="Aptos"/>
        </w:rPr>
        <w:fldChar w:fldCharType="begin"/>
      </w:r>
      <w:r w:rsidR="004F2335">
        <w:rPr>
          <w:rFonts w:ascii="Aptos" w:hAnsi="Aptos"/>
        </w:rPr>
        <w:instrText xml:space="preserve"> ADDIN ZOTERO_ITEM CSL_CITATION {"citationID":"nhp1KRO2","properties":{"formattedCitation":"(FeldmanHall &amp; Shenhav, 2019)","plainCitation":"(FeldmanHall &amp; Shenhav, 2019)","noteIndex":0},"citationItems":[{"id":1896,"uris":["http://zotero.org/users/6239255/items/PAB5DXAK"],"itemData":{"id":1896,"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Pr>
          <w:rFonts w:ascii="Aptos" w:hAnsi="Aptos"/>
        </w:rPr>
        <w:fldChar w:fldCharType="separate"/>
      </w:r>
      <w:r w:rsidR="00127A38" w:rsidRPr="00127A38">
        <w:rPr>
          <w:rFonts w:ascii="Aptos" w:hAnsi="Aptos"/>
        </w:rPr>
        <w:t>(FeldmanHall &amp; Shenhav, 2019)</w:t>
      </w:r>
      <w:r w:rsidR="00127A38">
        <w:rPr>
          <w:rFonts w:ascii="Aptos" w:hAnsi="Aptos"/>
        </w:rPr>
        <w:fldChar w:fldCharType="end"/>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4C22829D"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127A38">
        <w:rPr>
          <w:rFonts w:ascii="Aptos" w:hAnsi="Aptos"/>
        </w:rPr>
        <w:fldChar w:fldCharType="begin"/>
      </w:r>
      <w:r w:rsidR="004F2335">
        <w:rPr>
          <w:rFonts w:ascii="Aptos" w:hAnsi="Aptos"/>
        </w:rPr>
        <w:instrText xml:space="preserve"> ADDIN ZOTERO_ITEM CSL_CITATION {"citationID":"gxY5bTYf","properties":{"formattedCitation":"(Logothetis, 2008)","plainCitation":"(Logothetis, 2008)","noteIndex":0},"citationItems":[{"id":16369,"uris":["http://zotero.org/users/6239255/items/9MUM8KKB"],"itemData":{"id":16369,"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Pr>
          <w:rFonts w:ascii="Aptos" w:hAnsi="Aptos"/>
        </w:rPr>
        <w:fldChar w:fldCharType="separate"/>
      </w:r>
      <w:r w:rsidR="00127A38" w:rsidRPr="00127A38">
        <w:rPr>
          <w:rFonts w:ascii="Aptos" w:hAnsi="Aptos"/>
        </w:rPr>
        <w:t>(Logothetis, 2008)</w:t>
      </w:r>
      <w:r w:rsidR="00127A38">
        <w:rPr>
          <w:rFonts w:ascii="Aptos" w:hAnsi="Aptos"/>
        </w:rPr>
        <w:fldChar w:fldCharType="end"/>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Pr>
          <w:rFonts w:ascii="Aptos" w:hAnsi="Aptos"/>
        </w:rPr>
        <w:t xml:space="preserve"> </w:t>
      </w:r>
      <w:r w:rsidR="003C4EAE">
        <w:rPr>
          <w:rFonts w:ascii="Aptos" w:hAnsi="Aptos"/>
        </w:rPr>
        <w:fldChar w:fldCharType="begin"/>
      </w:r>
      <w:r w:rsidR="004F2335">
        <w:rPr>
          <w:rFonts w:ascii="Aptos" w:hAnsi="Aptos"/>
        </w:rPr>
        <w:instrText xml:space="preserve"> ADDIN ZOTERO_ITEM CSL_CITATION {"citationID":"AZP4FI9E","properties":{"formattedCitation":"(Power et al., 2012)","plainCitation":"(Power et al., 2012)","noteIndex":0},"citationItems":[{"id":16368,"uris":["http://zotero.org/users/6239255/items/M3MX3MN3"],"itemData":{"id":1636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Pr>
          <w:rFonts w:ascii="Aptos" w:hAnsi="Aptos"/>
        </w:rPr>
        <w:fldChar w:fldCharType="separate"/>
      </w:r>
      <w:r w:rsidR="003C4EAE" w:rsidRPr="003C4EAE">
        <w:rPr>
          <w:rFonts w:ascii="Aptos" w:hAnsi="Aptos"/>
        </w:rPr>
        <w:t>(Power et al., 2012)</w:t>
      </w:r>
      <w:r w:rsidR="003C4EAE">
        <w:rPr>
          <w:rFonts w:ascii="Aptos" w:hAnsi="Aptos"/>
        </w:rPr>
        <w:fldChar w:fldCharType="end"/>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Pr>
          <w:rFonts w:ascii="Aptos" w:hAnsi="Aptos"/>
        </w:rPr>
        <w:t xml:space="preserve"> </w:t>
      </w:r>
      <w:r w:rsidR="003C4EAE">
        <w:rPr>
          <w:rFonts w:ascii="Aptos" w:hAnsi="Aptos"/>
        </w:rPr>
        <w:fldChar w:fldCharType="begin"/>
      </w:r>
      <w:r w:rsidR="004F2335">
        <w:rPr>
          <w:rFonts w:ascii="Aptos" w:hAnsi="Aptos"/>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6366,"uris":["http://zotero.org/users/6239255/items/AXIRVPRD"],"itemData":{"id":16366,"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6365,"uris":["http://zotero.org/users/6239255/items/XCHLZ9DS"],"itemData":{"id":16365,"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6367,"uris":["http://zotero.org/users/6239255/items/IPMTCUXJ"],"itemData":{"id":16367,"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Pr>
          <w:rFonts w:ascii="Aptos" w:hAnsi="Aptos"/>
        </w:rPr>
        <w:fldChar w:fldCharType="separate"/>
      </w:r>
      <w:r w:rsidR="00C603BD" w:rsidRPr="00C603BD">
        <w:rPr>
          <w:rFonts w:ascii="Aptos" w:hAnsi="Aptos"/>
        </w:rPr>
        <w:t>(Levenson &amp; Gottman, 1983; Reilly et al., 2023; Sievers et al., 2024; Yeomans et al., 2023)</w:t>
      </w:r>
      <w:r w:rsidR="003C4EAE">
        <w:rPr>
          <w:rFonts w:ascii="Aptos" w:hAnsi="Aptos"/>
        </w:rPr>
        <w:fldChar w:fldCharType="end"/>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 xml:space="preserve">The absence of additional comparison tasks, such as a non-social expressive engagement task or a task which elicits high cognitive </w:t>
      </w:r>
      <w:proofErr w:type="gramStart"/>
      <w:r w:rsidRPr="00AF6336">
        <w:rPr>
          <w:rFonts w:ascii="Aptos" w:hAnsi="Aptos"/>
        </w:rPr>
        <w:t>demand</w:t>
      </w:r>
      <w:proofErr w:type="gramEnd"/>
      <w:r w:rsidRPr="00AF6336">
        <w:rPr>
          <w:rFonts w:ascii="Aptos" w:hAnsi="Aptos"/>
        </w:rPr>
        <w:t xml:space="preserve"> but which is not expressive engagement, limits our ability to isolate neural </w:t>
      </w:r>
      <w:proofErr w:type="gramStart"/>
      <w:r w:rsidRPr="00AF6336">
        <w:rPr>
          <w:rFonts w:ascii="Aptos" w:hAnsi="Aptos"/>
        </w:rPr>
        <w:t>correlates</w:t>
      </w:r>
      <w:proofErr w:type="gramEnd"/>
      <w:r w:rsidRPr="00AF6336">
        <w:rPr>
          <w:rFonts w:ascii="Aptos" w:hAnsi="Aptos"/>
        </w:rPr>
        <w:t xml:space="preserve"> specific to rating from those related to general cognitive and sensory processing or which may be domain-specific. Also, although our design was able to reduce the confounds between instruction and rating behavior, our univariate contrasts still unfortunately </w:t>
      </w:r>
      <w:proofErr w:type="gramStart"/>
      <w:r w:rsidRPr="00AF6336">
        <w:rPr>
          <w:rFonts w:ascii="Aptos" w:hAnsi="Aptos"/>
        </w:rPr>
        <w:t>confounded</w:t>
      </w:r>
      <w:proofErr w:type="gramEnd"/>
      <w:r w:rsidRPr="00AF6336">
        <w:rPr>
          <w:rFonts w:ascii="Aptos" w:hAnsi="Aptos"/>
        </w:rPr>
        <w:t xml:space="preserve">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3AA17C82"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4F2335">
        <w:rPr>
          <w:rFonts w:ascii="Aptos" w:hAnsi="Aptos"/>
        </w:rPr>
        <w:instrText xml:space="preserve"> ADDIN ZOTERO_ITEM CSL_CITATION {"citationID":"r8POTsoF","properties":{"formattedCitation":"(Hutcherson et al., 2005)","plainCitation":"(Hutcherson et al., 2005)","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lastRenderedPageBreak/>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w:t>
      </w:r>
      <w:proofErr w:type="gramStart"/>
      <w:r w:rsidRPr="00AF6336">
        <w:rPr>
          <w:rFonts w:ascii="Aptos" w:hAnsi="Aptos"/>
        </w:rPr>
        <w:t>more or less obtrusive</w:t>
      </w:r>
      <w:proofErr w:type="gramEnd"/>
      <w:r w:rsidRPr="00AF6336">
        <w:rPr>
          <w:rFonts w:ascii="Aptos" w:hAnsi="Aptos"/>
        </w:rPr>
        <w:t xml:space="preser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could help distinguish the neural activity associated with social evaluation from that related to general cognitive and sensory processing.</w:t>
      </w:r>
    </w:p>
    <w:p w14:paraId="09D5E4FE" w14:textId="6737104D" w:rsidR="00DE0869" w:rsidRPr="00AF6336" w:rsidRDefault="00000000" w:rsidP="00FE3980">
      <w:pPr>
        <w:spacing w:line="240" w:lineRule="auto"/>
        <w:ind w:firstLine="720"/>
        <w:jc w:val="both"/>
        <w:rPr>
          <w:rFonts w:ascii="Aptos" w:hAnsi="Aptos"/>
        </w:rPr>
      </w:pPr>
      <w:r w:rsidRPr="00AF6336">
        <w:rPr>
          <w:rFonts w:ascii="Aptos" w:hAnsi="Aptos"/>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Pr>
          <w:rFonts w:ascii="Aptos" w:hAnsi="Aptos"/>
        </w:rPr>
        <w:t>,</w:t>
      </w:r>
      <w:r w:rsidRPr="00AF6336">
        <w:rPr>
          <w:rFonts w:ascii="Aptos" w:hAnsi="Aptos"/>
        </w:rPr>
        <w:t xml:space="preserve"> could answer these questions by tracking and comparing gaze behavior</w:t>
      </w:r>
      <w:r w:rsidR="008D4759">
        <w:rPr>
          <w:rFonts w:ascii="Aptos" w:hAnsi="Aptos"/>
        </w:rPr>
        <w:t xml:space="preserve"> </w:t>
      </w:r>
      <w:r w:rsidR="00B11CB8">
        <w:rPr>
          <w:rFonts w:ascii="Aptos" w:hAnsi="Aptos"/>
        </w:rPr>
        <w:fldChar w:fldCharType="begin"/>
      </w:r>
      <w:r w:rsidR="004F2335">
        <w:rPr>
          <w:rFonts w:ascii="Aptos" w:hAnsi="Aptos"/>
        </w:rPr>
        <w:instrText xml:space="preserve"> ADDIN ZOTERO_ITEM CSL_CITATION {"citationID":"Mt215vKh","properties":{"formattedCitation":"(Hasson et al., 2004)","plainCitation":"(Hasson et al., 2004)","noteIndex":0},"citationItems":[{"id":2933,"uris":["http://zotero.org/users/6239255/items/N7VP39X2"],"itemData":{"id":2933,"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Pr>
          <w:rFonts w:ascii="Aptos" w:hAnsi="Aptos"/>
        </w:rPr>
        <w:fldChar w:fldCharType="separate"/>
      </w:r>
      <w:r w:rsidR="00B11CB8" w:rsidRPr="00B11CB8">
        <w:rPr>
          <w:rFonts w:ascii="Aptos" w:hAnsi="Aptos"/>
        </w:rPr>
        <w:t>(Hasson et al., 2004)</w:t>
      </w:r>
      <w:r w:rsidR="00B11CB8">
        <w:rPr>
          <w:rFonts w:ascii="Aptos" w:hAnsi="Aptos"/>
        </w:rPr>
        <w:fldChar w:fldCharType="end"/>
      </w:r>
      <w:r w:rsidRPr="00AF6336">
        <w:rPr>
          <w:rFonts w:ascii="Aptos" w:hAnsi="Aptos"/>
        </w:rPr>
        <w:t>. Additionally, employing techniques with higher temporal resolution, such as</w:t>
      </w:r>
      <w:r w:rsidR="009027B2">
        <w:rPr>
          <w:rFonts w:ascii="Aptos" w:hAnsi="Aptos"/>
        </w:rPr>
        <w:t xml:space="preserve"> </w:t>
      </w:r>
      <w:r w:rsidRPr="00AF6336">
        <w:rPr>
          <w:rFonts w:ascii="Aptos" w:hAnsi="Aptos"/>
        </w:rPr>
        <w:t>electroencephalography (EEG), could capture rapid changes in neural activity at a rate more commiserate with vision process than fMRI</w:t>
      </w:r>
      <w:r w:rsidR="008D4759">
        <w:rPr>
          <w:rFonts w:ascii="Aptos" w:hAnsi="Aptos"/>
        </w:rPr>
        <w:t xml:space="preserve"> </w:t>
      </w:r>
      <w:r w:rsidR="00B11CB8">
        <w:rPr>
          <w:rFonts w:ascii="Aptos" w:hAnsi="Aptos"/>
        </w:rPr>
        <w:fldChar w:fldCharType="begin"/>
      </w:r>
      <w:r w:rsidR="004F2335">
        <w:rPr>
          <w:rFonts w:ascii="Aptos" w:hAnsi="Aptos"/>
        </w:rPr>
        <w:instrText xml:space="preserve"> ADDIN ZOTERO_ITEM CSL_CITATION {"citationID":"KGxN8zJW","properties":{"formattedCitation":"(Axelrod et al., 2023)","plainCitation":"(Axelrod et al., 2023)","noteIndex":0},"citationItems":[{"id":16253,"uris":["http://zotero.org/users/6239255/items/NB37WI4P"],"itemData":{"id":16253,"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Pr>
          <w:rFonts w:ascii="Aptos" w:hAnsi="Aptos"/>
        </w:rPr>
        <w:fldChar w:fldCharType="separate"/>
      </w:r>
      <w:r w:rsidR="003F613E" w:rsidRPr="003F613E">
        <w:rPr>
          <w:rFonts w:ascii="Aptos" w:hAnsi="Aptos"/>
        </w:rPr>
        <w:t>(Axelrod et al., 2023)</w:t>
      </w:r>
      <w:r w:rsidR="00B11CB8">
        <w:rPr>
          <w:rFonts w:ascii="Aptos" w:hAnsi="Aptos"/>
        </w:rPr>
        <w:fldChar w:fldCharType="end"/>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 xml:space="preserve">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t>
      </w:r>
      <w:proofErr w:type="gramStart"/>
      <w:r w:rsidRPr="00AF6336">
        <w:rPr>
          <w:rFonts w:ascii="Aptos" w:hAnsi="Aptos"/>
        </w:rPr>
        <w:t>whom</w:t>
      </w:r>
      <w:proofErr w:type="gramEnd"/>
      <w:r w:rsidRPr="00AF6336">
        <w:rPr>
          <w:rFonts w:ascii="Aptos" w:hAnsi="Aptos"/>
        </w:rPr>
        <w:t xml:space="preserve">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w:t>
      </w:r>
      <w:proofErr w:type="gramStart"/>
      <w:r w:rsidRPr="00AF6336">
        <w:rPr>
          <w:rFonts w:ascii="Aptos" w:hAnsi="Aptos"/>
        </w:rPr>
        <w:t>siloing</w:t>
      </w:r>
      <w:proofErr w:type="gramEnd"/>
      <w:r w:rsidRPr="00AF6336">
        <w:rPr>
          <w:rFonts w:ascii="Aptos" w:hAnsi="Aptos"/>
        </w:rPr>
        <w:t xml:space="preserve">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180A2C48"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w:t>
      </w:r>
      <w:r w:rsidR="009027B2" w:rsidRPr="00AF6336">
        <w:rPr>
          <w:rFonts w:ascii="Aptos" w:hAnsi="Aptos"/>
        </w:rPr>
        <w:t>continuously rated</w:t>
      </w:r>
      <w:r w:rsidRPr="00AF6336">
        <w:rPr>
          <w:rFonts w:ascii="Aptos" w:hAnsi="Aptos"/>
        </w:rPr>
        <w:t xml:space="preserve">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xml:space="preserve">, </w:t>
      </w:r>
      <w:proofErr w:type="spellStart"/>
      <w:r w:rsidRPr="00AF6336">
        <w:rPr>
          <w:rFonts w:ascii="Aptos" w:hAnsi="Aptos"/>
        </w:rPr>
        <w:t>pCUN</w:t>
      </w:r>
      <w:proofErr w:type="spellEnd"/>
      <w:r w:rsidRPr="00AF6336">
        <w:rPr>
          <w:rFonts w:ascii="Aptos" w:hAnsi="Aptos"/>
        </w:rPr>
        <w:t xml:space="preserve">) did demonstrate differential activation </w:t>
      </w:r>
      <w:proofErr w:type="gramStart"/>
      <w:r w:rsidRPr="00AF6336">
        <w:rPr>
          <w:rFonts w:ascii="Aptos" w:hAnsi="Aptos"/>
        </w:rPr>
        <w:t>as a consequence of</w:t>
      </w:r>
      <w:proofErr w:type="gramEnd"/>
      <w:r w:rsidRPr="00AF6336">
        <w:rPr>
          <w:rFonts w:ascii="Aptos" w:hAnsi="Aptos"/>
        </w:rPr>
        <w:t xml:space="preserve">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8" w:name="_3m71kq8syq2c" w:colFirst="0" w:colLast="0"/>
      <w:bookmarkEnd w:id="8"/>
      <w:r>
        <w:rPr>
          <w:rFonts w:ascii="Aptos" w:hAnsi="Aptos"/>
          <w:b/>
          <w:bCs/>
        </w:rPr>
        <w:br w:type="page"/>
      </w:r>
    </w:p>
    <w:p w14:paraId="47E8D2A5" w14:textId="77777777" w:rsidR="004F2335" w:rsidRDefault="00364897" w:rsidP="004F2335">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r w:rsidR="004F2335">
        <w:t xml:space="preserve">Ageitgey, A. (2023). </w:t>
      </w:r>
      <w:r w:rsidR="004F2335">
        <w:rPr>
          <w:i/>
          <w:iCs/>
        </w:rPr>
        <w:t>Face-recognition</w:t>
      </w:r>
      <w:r w:rsidR="004F2335">
        <w:t xml:space="preserve"> [Computer software]. https://pypi.org/project/face-recognition/</w:t>
      </w:r>
    </w:p>
    <w:p w14:paraId="49E5DD08" w14:textId="77777777" w:rsidR="004F2335" w:rsidRDefault="004F2335" w:rsidP="004F2335">
      <w:pPr>
        <w:pStyle w:val="Bibliography"/>
      </w:pPr>
      <w:r>
        <w:t xml:space="preserve">Andric, M., Goldin-Meadow, S., Small, S. L., &amp; Hasson, U. (2016). Repeated movie viewings produce similar local activity patterns but different network configurations. </w:t>
      </w:r>
      <w:r>
        <w:rPr>
          <w:i/>
          <w:iCs/>
        </w:rPr>
        <w:t>NeuroImage</w:t>
      </w:r>
      <w:r>
        <w:t xml:space="preserve">, </w:t>
      </w:r>
      <w:r>
        <w:rPr>
          <w:i/>
          <w:iCs/>
        </w:rPr>
        <w:t>142</w:t>
      </w:r>
      <w:r>
        <w:t>, 613–627. https://doi.org/10.1016/j.neuroimage.2016.07.061</w:t>
      </w:r>
    </w:p>
    <w:p w14:paraId="125D54A0" w14:textId="77777777" w:rsidR="004F2335" w:rsidRDefault="004F2335" w:rsidP="004F2335">
      <w:pPr>
        <w:pStyle w:val="Bibliography"/>
      </w:pPr>
      <w:r>
        <w:t xml:space="preserve">Axelrod, V., Rozier, C., Sohier, E., Lehongre, K., Adam, C., Lambrecq, V., Navarro, V., &amp; Naccache, L. (2023). </w:t>
      </w:r>
      <w:r>
        <w:rPr>
          <w:i/>
          <w:iCs/>
        </w:rPr>
        <w:t>Intracranial study in humans: Neural spectral changes during watching comedy movie of Charlie Chaplin</w:t>
      </w:r>
      <w:r>
        <w:t xml:space="preserve">. </w:t>
      </w:r>
      <w:r>
        <w:rPr>
          <w:i/>
          <w:iCs/>
        </w:rPr>
        <w:t>185</w:t>
      </w:r>
      <w:r>
        <w:t>, 108558–108558. https://doi.org/10.1016/j.neuropsychologia.2023.108558</w:t>
      </w:r>
    </w:p>
    <w:p w14:paraId="21843400" w14:textId="77777777" w:rsidR="004F2335" w:rsidRDefault="004F2335" w:rsidP="004F2335">
      <w:pPr>
        <w:pStyle w:val="Bibliography"/>
      </w:pPr>
      <w:r>
        <w:t xml:space="preserve">Borja Jimenez, K. C., Abdelgabar, A. R., De Angelis, L., McKay, L. S., Keysers, C., &amp; Gazzola, V. (2020). Changes in brain activity following the voluntary control of empathy. </w:t>
      </w:r>
      <w:r>
        <w:rPr>
          <w:i/>
          <w:iCs/>
        </w:rPr>
        <w:t>NeuroImage</w:t>
      </w:r>
      <w:r>
        <w:t xml:space="preserve">, </w:t>
      </w:r>
      <w:r>
        <w:rPr>
          <w:i/>
          <w:iCs/>
        </w:rPr>
        <w:t>216</w:t>
      </w:r>
      <w:r>
        <w:t>, 116529. https://doi.org/10.1016/j.neuroimage.2020.116529</w:t>
      </w:r>
    </w:p>
    <w:p w14:paraId="67CBAE7A" w14:textId="77777777" w:rsidR="004F2335" w:rsidRDefault="004F2335" w:rsidP="004F2335">
      <w:pPr>
        <w:pStyle w:val="Bibliography"/>
      </w:pPr>
      <w:r>
        <w:t xml:space="preserve">Bradski, G. (2000). </w:t>
      </w:r>
      <w:r>
        <w:rPr>
          <w:i/>
          <w:iCs/>
        </w:rPr>
        <w:t>The OpenCV Library</w:t>
      </w:r>
      <w:r>
        <w:t xml:space="preserve"> (Version 2008-01-15) [Python]. https://pypi.org/project/opencv-python/</w:t>
      </w:r>
    </w:p>
    <w:p w14:paraId="0BF16D4B" w14:textId="77777777" w:rsidR="004F2335" w:rsidRDefault="004F2335" w:rsidP="004F2335">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47FA8A19" w14:textId="77777777" w:rsidR="004F2335" w:rsidRDefault="004F2335" w:rsidP="004F2335">
      <w:pPr>
        <w:pStyle w:val="Bibliography"/>
      </w:pPr>
      <w:r>
        <w:t xml:space="preserve">Chang, L., Eshin Jolly, Cheong, J. H., Burnashev, A., &amp; Chen, A. (2018). </w:t>
      </w:r>
      <w:r>
        <w:rPr>
          <w:i/>
          <w:iCs/>
        </w:rPr>
        <w:t>cosanlab/nltools: 0.3.11</w:t>
      </w:r>
      <w:r>
        <w:t xml:space="preserve"> [Computer software]. Zenodo. https://doi.org/10.5281/ZENODO.2229813</w:t>
      </w:r>
    </w:p>
    <w:p w14:paraId="7190AF3B" w14:textId="77777777" w:rsidR="004F2335" w:rsidRDefault="004F2335" w:rsidP="004F2335">
      <w:pPr>
        <w:pStyle w:val="Bibliography"/>
      </w:pPr>
      <w:r>
        <w:t xml:space="preserve">Chapin, H., Jantzen, K., Scott Kelso, J. A., Steinberg, F., &amp; Large, E. (2010). Dynamic Emotional and Neural Responses to Music Depend on Performance Expression and Listener Experience. </w:t>
      </w:r>
      <w:r>
        <w:rPr>
          <w:i/>
          <w:iCs/>
        </w:rPr>
        <w:t>PLoS ONE</w:t>
      </w:r>
      <w:r>
        <w:t xml:space="preserve">, </w:t>
      </w:r>
      <w:r>
        <w:rPr>
          <w:i/>
          <w:iCs/>
        </w:rPr>
        <w:t>5</w:t>
      </w:r>
      <w:r>
        <w:t>(12), e13812. https://doi.org/10.1371/journal.pone.0013812</w:t>
      </w:r>
    </w:p>
    <w:p w14:paraId="569F5594" w14:textId="77777777" w:rsidR="004F2335" w:rsidRDefault="004F2335" w:rsidP="004F2335">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r>
        <w:rPr>
          <w:i/>
          <w:iCs/>
        </w:rPr>
        <w:t>NeuroImage</w:t>
      </w:r>
      <w:r>
        <w:t xml:space="preserve">, </w:t>
      </w:r>
      <w:r>
        <w:rPr>
          <w:i/>
          <w:iCs/>
        </w:rPr>
        <w:t>142</w:t>
      </w:r>
      <w:r>
        <w:t>, 248–259. https://doi.org/10.1016/j.neuroimage.2016.05.023</w:t>
      </w:r>
    </w:p>
    <w:p w14:paraId="39A30561" w14:textId="77777777" w:rsidR="004F2335" w:rsidRDefault="004F2335" w:rsidP="004F2335">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3E122252" w14:textId="77777777" w:rsidR="004F2335" w:rsidRDefault="004F2335" w:rsidP="004F2335">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58BB7396" w14:textId="77777777" w:rsidR="004F2335" w:rsidRDefault="004F2335" w:rsidP="004F2335">
      <w:pPr>
        <w:pStyle w:val="Bibliography"/>
      </w:pPr>
      <w:r>
        <w:t xml:space="preserve">de la Vega, A., Rocca, R., Blair, R. W., Markiewicz, C. J., Mentch, J., Kent, J. D., Herholz, P., Ghosh, S. S., Poldrack, R. A., &amp; Yarkoni, T. (2022). Neuroscout, a unified platform for generalizable and reproducible fMRI research. </w:t>
      </w:r>
      <w:r>
        <w:rPr>
          <w:i/>
          <w:iCs/>
        </w:rPr>
        <w:t>bioRxiv</w:t>
      </w:r>
      <w:r>
        <w:t>. https://doi.org/10.1101/2022.04.05.487222</w:t>
      </w:r>
    </w:p>
    <w:p w14:paraId="2A4E2C7E" w14:textId="77777777" w:rsidR="004F2335" w:rsidRDefault="004F2335" w:rsidP="004F2335">
      <w:pPr>
        <w:pStyle w:val="Bibliography"/>
      </w:pPr>
      <w:r>
        <w:t xml:space="preserve">DuPre, E., Hanke, M., &amp; Poline, J.-B. (2020). Nature abhors a paywall: How open science can realize the potential of naturalistic stimuli. </w:t>
      </w:r>
      <w:r>
        <w:rPr>
          <w:i/>
          <w:iCs/>
        </w:rPr>
        <w:t>NeuroImage</w:t>
      </w:r>
      <w:r>
        <w:t xml:space="preserve">, </w:t>
      </w:r>
      <w:r>
        <w:rPr>
          <w:i/>
          <w:iCs/>
        </w:rPr>
        <w:t>216</w:t>
      </w:r>
      <w:r>
        <w:t>, 116330. https://doi.org/10.1016/j.neuroimage.2019.116330</w:t>
      </w:r>
    </w:p>
    <w:p w14:paraId="140D9FF0" w14:textId="77777777" w:rsidR="004F2335" w:rsidRDefault="004F2335" w:rsidP="004F2335">
      <w:pPr>
        <w:pStyle w:val="Bibliography"/>
      </w:pPr>
      <w:r>
        <w:t xml:space="preserve">Esteban, O., Blair, R., Markiewicz, C. J., Berleant, S. L., Moodie, C., Ma, F., Isik, A. I., Erramuzpe, A., Goncalves, M., Poldrack, R. A., &amp; Gorgolewski, K. J. (2017). </w:t>
      </w:r>
      <w:r>
        <w:rPr>
          <w:i/>
          <w:iCs/>
        </w:rPr>
        <w:t>Poldracklab/Fmriprep: 1.0.0-Rc5</w:t>
      </w:r>
      <w:r>
        <w:t xml:space="preserve"> [Computer software]. Zenodo. https://doi.org/10.5281/ZENODO.996169</w:t>
      </w:r>
    </w:p>
    <w:p w14:paraId="69BD7C92" w14:textId="77777777" w:rsidR="004F2335" w:rsidRDefault="004F2335" w:rsidP="004F2335">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2560EAB2" w14:textId="77777777" w:rsidR="004F2335" w:rsidRDefault="004F2335" w:rsidP="004F2335">
      <w:pPr>
        <w:pStyle w:val="Bibliography"/>
      </w:pPr>
      <w:r>
        <w:t xml:space="preserve">Fayn, K., Willemsen, S., Muralikrishnan, R., Manias, B. C., Menninghaus,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12187998" w14:textId="77777777" w:rsidR="004F2335" w:rsidRDefault="004F2335" w:rsidP="004F2335">
      <w:pPr>
        <w:pStyle w:val="Bibliography"/>
      </w:pPr>
      <w:r>
        <w:lastRenderedPageBreak/>
        <w:t xml:space="preserve">FeldmanHall, O., &amp; Shenhav, A. (2019). Resolving uncertainty in a social world. </w:t>
      </w:r>
      <w:r>
        <w:rPr>
          <w:i/>
          <w:iCs/>
        </w:rPr>
        <w:t>Nature Human Behaviour</w:t>
      </w:r>
      <w:r>
        <w:t xml:space="preserve">, </w:t>
      </w:r>
      <w:r>
        <w:rPr>
          <w:i/>
          <w:iCs/>
        </w:rPr>
        <w:t>3</w:t>
      </w:r>
      <w:r>
        <w:t>(5), 426–435. https://doi.org/10.1038/s41562-019-0590-x</w:t>
      </w:r>
    </w:p>
    <w:p w14:paraId="4FFD8845" w14:textId="77777777" w:rsidR="004F2335" w:rsidRDefault="004F2335" w:rsidP="004F2335">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4C61A6EB" w14:textId="77777777" w:rsidR="004F2335" w:rsidRDefault="004F2335" w:rsidP="004F2335">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594D55C5" w14:textId="77777777" w:rsidR="004F2335" w:rsidRDefault="004F2335" w:rsidP="004F2335">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06E03C97" w14:textId="77777777" w:rsidR="004F2335" w:rsidRDefault="004F2335" w:rsidP="004F2335">
      <w:pPr>
        <w:pStyle w:val="Bibliography"/>
      </w:pPr>
      <w:r>
        <w:t xml:space="preserve">Goldberg, H., Preminger, S., &amp; Malach, R. (2014). The emotion–action link? Naturalistic emotional stimuli preferentially activate the human dorsal visual stream. </w:t>
      </w:r>
      <w:r>
        <w:rPr>
          <w:i/>
          <w:iCs/>
        </w:rPr>
        <w:t>NeuroImage</w:t>
      </w:r>
      <w:r>
        <w:t xml:space="preserve">, </w:t>
      </w:r>
      <w:r>
        <w:rPr>
          <w:i/>
          <w:iCs/>
        </w:rPr>
        <w:t>84</w:t>
      </w:r>
      <w:r>
        <w:t>, 254–264. https://doi.org/10.1016/j.neuroimage.2013.08.032</w:t>
      </w:r>
    </w:p>
    <w:p w14:paraId="63810E0C" w14:textId="77777777" w:rsidR="004F2335" w:rsidRDefault="004F2335" w:rsidP="004F2335">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6904CE1B" w14:textId="77777777" w:rsidR="004F2335" w:rsidRDefault="004F2335" w:rsidP="004F2335">
      <w:pPr>
        <w:pStyle w:val="Bibliography"/>
      </w:pPr>
      <w:r>
        <w:t xml:space="preserve">Gross, J. J., &amp; Levenson, R. W. (1995). Emotion Elicitation Using Films. </w:t>
      </w:r>
      <w:r>
        <w:rPr>
          <w:i/>
          <w:iCs/>
        </w:rPr>
        <w:t>Cognition &amp; Emotion</w:t>
      </w:r>
      <w:r>
        <w:t xml:space="preserve">, </w:t>
      </w:r>
      <w:r>
        <w:rPr>
          <w:i/>
          <w:iCs/>
        </w:rPr>
        <w:t>9</w:t>
      </w:r>
      <w:r>
        <w:t>(1), 87–108.</w:t>
      </w:r>
    </w:p>
    <w:p w14:paraId="7863C34A" w14:textId="77777777" w:rsidR="004F2335" w:rsidRDefault="004F2335" w:rsidP="004F2335">
      <w:pPr>
        <w:pStyle w:val="Bibliography"/>
      </w:pPr>
      <w:r>
        <w:t xml:space="preserve">Halchenko, Y., Goncalves, M., Castello, M. V. di O., Ghosh, S., Salo, T., Hanke, M., Velasco, P., Dae, Kent, J., Brett, M., Amlien, I., Gorgolewski, C., Lukas, D. C., Markiewicz, C., Tilley, S., Kaczmarzyk, J., Stadler, J., Kim, S., Kahn, A., … Meyer, K. (2021). </w:t>
      </w:r>
      <w:r>
        <w:rPr>
          <w:i/>
          <w:iCs/>
        </w:rPr>
        <w:t>Nipy/heudiconv:</w:t>
      </w:r>
      <w:r>
        <w:t xml:space="preserve"> (Version v0.10.0) [Computer software]. Zenodo. https://doi.org/10.5281/zenodo.5557588</w:t>
      </w:r>
    </w:p>
    <w:p w14:paraId="2647D3CA" w14:textId="77777777" w:rsidR="004F2335" w:rsidRDefault="004F2335" w:rsidP="004F2335">
      <w:pPr>
        <w:pStyle w:val="Bibliography"/>
      </w:pPr>
      <w:r>
        <w:t xml:space="preserve">Hasson, U., Furman, O., Clark, D., Dudai, Y., &amp; Davachi, L. (2008). Enhanced Intersubject Correlations during Movie Viewing Correlate with Successful Episodic Encoding. </w:t>
      </w:r>
      <w:r>
        <w:rPr>
          <w:i/>
          <w:iCs/>
        </w:rPr>
        <w:t>Neuron</w:t>
      </w:r>
      <w:r>
        <w:t xml:space="preserve">, </w:t>
      </w:r>
      <w:r>
        <w:rPr>
          <w:i/>
          <w:iCs/>
        </w:rPr>
        <w:t>57</w:t>
      </w:r>
      <w:r>
        <w:t>(3), 452–462. https://doi.org/10.1016/j.neuron.2007.12.009</w:t>
      </w:r>
    </w:p>
    <w:p w14:paraId="2C94A10F" w14:textId="77777777" w:rsidR="004F2335" w:rsidRDefault="004F2335" w:rsidP="004F2335">
      <w:pPr>
        <w:pStyle w:val="Bibliography"/>
      </w:pPr>
      <w:r>
        <w:lastRenderedPageBreak/>
        <w:t xml:space="preserve">Hasson, U., Ghazanfar, A. A., Galantucci, B., Garrod, S., &amp; Keysers, C. (2012). Brain-to-brain coupling: A mechanism for creating and sharing a social world. </w:t>
      </w:r>
      <w:r>
        <w:rPr>
          <w:i/>
          <w:iCs/>
        </w:rPr>
        <w:t>Trends in Cognitive Sciences</w:t>
      </w:r>
      <w:r>
        <w:t xml:space="preserve">, </w:t>
      </w:r>
      <w:r>
        <w:rPr>
          <w:i/>
          <w:iCs/>
        </w:rPr>
        <w:t>16</w:t>
      </w:r>
      <w:r>
        <w:t>(2), 114–121. https://doi.org/10.1016/j.tics.2011.12.007</w:t>
      </w:r>
    </w:p>
    <w:p w14:paraId="5CF38A86" w14:textId="77777777" w:rsidR="004F2335" w:rsidRDefault="004F2335" w:rsidP="004F2335">
      <w:pPr>
        <w:pStyle w:val="Bibliography"/>
      </w:pPr>
      <w:r>
        <w:t xml:space="preserve">Hasson, U., Landesman, O., Knappmeyer, B., Vallines, I., Rubin, N., &amp; Heeger, D. J. (2008). Neurocinematics: The Neuroscience of Film. </w:t>
      </w:r>
      <w:r>
        <w:rPr>
          <w:i/>
          <w:iCs/>
        </w:rPr>
        <w:t>Projections</w:t>
      </w:r>
      <w:r>
        <w:t xml:space="preserve">, </w:t>
      </w:r>
      <w:r>
        <w:rPr>
          <w:i/>
          <w:iCs/>
        </w:rPr>
        <w:t>2</w:t>
      </w:r>
      <w:r>
        <w:t>(1), 1–26.</w:t>
      </w:r>
    </w:p>
    <w:p w14:paraId="06161ADD" w14:textId="77777777" w:rsidR="004F2335" w:rsidRDefault="004F2335" w:rsidP="004F2335">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19113E25" w14:textId="77777777" w:rsidR="004F2335" w:rsidRDefault="004F2335" w:rsidP="004F2335">
      <w:pPr>
        <w:pStyle w:val="Bibliography"/>
      </w:pPr>
      <w:r>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4589CB36" w14:textId="77777777" w:rsidR="004F2335" w:rsidRDefault="004F2335" w:rsidP="004F2335">
      <w:pPr>
        <w:pStyle w:val="Bibliography"/>
      </w:pPr>
      <w:r>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5245B22E" w14:textId="77777777" w:rsidR="004F2335" w:rsidRDefault="004F2335" w:rsidP="004F2335">
      <w:pPr>
        <w:pStyle w:val="Bibliography"/>
      </w:pPr>
      <w: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Pr>
          <w:i/>
          <w:iCs/>
        </w:rPr>
        <w:t>Frontiers in Human Neuroscience</w:t>
      </w:r>
      <w:r>
        <w:t xml:space="preserve">, </w:t>
      </w:r>
      <w:r>
        <w:rPr>
          <w:i/>
          <w:iCs/>
        </w:rPr>
        <w:t>16</w:t>
      </w:r>
      <w:r>
        <w:t>. https://doi.org/10.3389/fnhum.2022.813684</w:t>
      </w:r>
    </w:p>
    <w:p w14:paraId="56D16733" w14:textId="77777777" w:rsidR="004F2335" w:rsidRDefault="004F2335" w:rsidP="004F2335">
      <w:pPr>
        <w:pStyle w:val="Bibliography"/>
      </w:pPr>
      <w:r>
        <w:t xml:space="preserve">Jääskeläinen, I. P., Koskentalo, K., Balk, M. H., Autti, T., Kauramäki, J., Pomren,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3A70FD39" w14:textId="77777777" w:rsidR="004F2335" w:rsidRDefault="004F2335" w:rsidP="004F2335">
      <w:pPr>
        <w:pStyle w:val="Bibliography"/>
      </w:pPr>
      <w:r>
        <w:t xml:space="preserve">Jääskeläinen, I. P., Pajula, J., Tohka, J., Lee, H. J., Kuo, W.-J., &amp; Lin, F.-H. (2016). Brain hemodynamic activity during viewing and re-viewing of comedy movies explained by </w:t>
      </w:r>
      <w:r>
        <w:lastRenderedPageBreak/>
        <w:t xml:space="preserve">experienced humor. </w:t>
      </w:r>
      <w:r>
        <w:rPr>
          <w:i/>
          <w:iCs/>
        </w:rPr>
        <w:t>Scientific Reports</w:t>
      </w:r>
      <w:r>
        <w:t xml:space="preserve">, </w:t>
      </w:r>
      <w:r>
        <w:rPr>
          <w:i/>
          <w:iCs/>
        </w:rPr>
        <w:t>6</w:t>
      </w:r>
      <w:r>
        <w:t>(1), 27741–27741. https://doi.org/10.1038/srep27741</w:t>
      </w:r>
    </w:p>
    <w:p w14:paraId="1BAF4A8D" w14:textId="77777777" w:rsidR="004F2335" w:rsidRDefault="004F2335" w:rsidP="004F2335">
      <w:pPr>
        <w:pStyle w:val="Bibliography"/>
      </w:pPr>
      <w:r>
        <w:t xml:space="preserve">Jenkinson, M., Beckmann, C. F., Behrens, T. E. J., Woolrich, M. W., &amp; Smith, S. M. (2012). FSL. </w:t>
      </w:r>
      <w:r>
        <w:rPr>
          <w:i/>
          <w:iCs/>
        </w:rPr>
        <w:t>NeuroImage</w:t>
      </w:r>
      <w:r>
        <w:t xml:space="preserve">, </w:t>
      </w:r>
      <w:r>
        <w:rPr>
          <w:i/>
          <w:iCs/>
        </w:rPr>
        <w:t>62</w:t>
      </w:r>
      <w:r>
        <w:t>(2), 782–790. https://doi.org/10.1016/j.neuroimage.2011.09.015</w:t>
      </w:r>
    </w:p>
    <w:p w14:paraId="2ECBCAB5" w14:textId="77777777" w:rsidR="004F2335" w:rsidRDefault="004F2335" w:rsidP="004F2335">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5B2C402B" w14:textId="77777777" w:rsidR="004F2335" w:rsidRDefault="004F2335" w:rsidP="004F2335">
      <w:pPr>
        <w:pStyle w:val="Bibliography"/>
      </w:pPr>
      <w:r>
        <w:t xml:space="preserve">Kahneman, D., Fredrickson, B. L., Schreiber, C. A., &amp; Redelmeier, D. A. (1993). When More Pain Is Preferred to Less: Adding a Better End. </w:t>
      </w:r>
      <w:r>
        <w:rPr>
          <w:i/>
          <w:iCs/>
        </w:rPr>
        <w:t>Psychological Science</w:t>
      </w:r>
      <w:r>
        <w:t xml:space="preserve">, </w:t>
      </w:r>
      <w:r>
        <w:rPr>
          <w:i/>
          <w:iCs/>
        </w:rPr>
        <w:t>4</w:t>
      </w:r>
      <w:r>
        <w:t>(6), 401–405. JSTOR.</w:t>
      </w:r>
    </w:p>
    <w:p w14:paraId="4BA69739" w14:textId="77777777" w:rsidR="004F2335" w:rsidRDefault="004F2335" w:rsidP="004F2335">
      <w:pPr>
        <w:pStyle w:val="Bibliography"/>
      </w:pPr>
      <w:r>
        <w:t xml:space="preserve">Kong, R., Li, J., Orban, C., Sabuncu, M. R., Liu, H., Schaefer, A., Sun, N., Zuo, X.-N., Holmes, A. J., Eickhoff, S. B., &amp; Yeo, B. T. T. (2019). Spatial Topography of Individual-Specific Cortical Networks Predicts Human Cognition, Personality, and Emotion. </w:t>
      </w:r>
      <w:r>
        <w:rPr>
          <w:i/>
          <w:iCs/>
        </w:rPr>
        <w:t>Cerebral Cortex</w:t>
      </w:r>
      <w:r>
        <w:t xml:space="preserve">, </w:t>
      </w:r>
      <w:r>
        <w:rPr>
          <w:i/>
          <w:iCs/>
        </w:rPr>
        <w:t>29</w:t>
      </w:r>
      <w:r>
        <w:t>(6), 2533–2551. https://doi.org/10.1093/cercor/bhy123</w:t>
      </w:r>
    </w:p>
    <w:p w14:paraId="51044B3C" w14:textId="77777777" w:rsidR="004F2335" w:rsidRDefault="004F2335" w:rsidP="004F2335">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2CC71B5C" w14:textId="77777777" w:rsidR="004F2335" w:rsidRDefault="004F2335" w:rsidP="004F2335">
      <w:pPr>
        <w:pStyle w:val="Bibliography"/>
      </w:pPr>
      <w:r>
        <w:t xml:space="preserve">Lahnakoski, J. M., Glerean, E., Jääskeläinen, I. P., Hyönä, J., Hari, R., Sams, M., &amp; Nummenmaa, L. (2014). Synchronous brain activity across individuals underlies shared psychological perspectives. </w:t>
      </w:r>
      <w:r>
        <w:rPr>
          <w:i/>
          <w:iCs/>
        </w:rPr>
        <w:t>NeuroImage</w:t>
      </w:r>
      <w:r>
        <w:t xml:space="preserve">, </w:t>
      </w:r>
      <w:r>
        <w:rPr>
          <w:i/>
          <w:iCs/>
        </w:rPr>
        <w:t>100</w:t>
      </w:r>
      <w:r>
        <w:t>(100), 316–324. https://doi.org/10.1016/j.neuroimage.2014.06.022</w:t>
      </w:r>
    </w:p>
    <w:p w14:paraId="6D7154BD" w14:textId="77777777" w:rsidR="004F2335" w:rsidRDefault="004F2335" w:rsidP="004F2335">
      <w:pPr>
        <w:pStyle w:val="Bibliography"/>
      </w:pPr>
      <w:r>
        <w:t xml:space="preserve">Laumann, T. O., Gordon, E. M., Adeyemo, B., Snyder, A. Z., Joo, S. J., Chen, M.-Y., Gilmore, A. W., McDermott, K. B., Nelson, S. M., Dosenbach, N. U. F., Schlaggar, B. L., Mumford, J. A., Poldrack, R. A., &amp; Petersen, S. E. (2015). Functional System and Areal </w:t>
      </w:r>
      <w:r>
        <w:lastRenderedPageBreak/>
        <w:t xml:space="preserve">Organization of a Highly Sampled Individual Human Brain. </w:t>
      </w:r>
      <w:r>
        <w:rPr>
          <w:i/>
          <w:iCs/>
        </w:rPr>
        <w:t>Neuron</w:t>
      </w:r>
      <w:r>
        <w:t xml:space="preserve">, </w:t>
      </w:r>
      <w:r>
        <w:rPr>
          <w:i/>
          <w:iCs/>
        </w:rPr>
        <w:t>87</w:t>
      </w:r>
      <w:r>
        <w:t>(3), 657–670. https://doi.org/10.1016/j.neuron.2015.06.037</w:t>
      </w:r>
    </w:p>
    <w:p w14:paraId="2FCCB8F8" w14:textId="77777777" w:rsidR="004F2335" w:rsidRDefault="004F2335" w:rsidP="004F2335">
      <w:pPr>
        <w:pStyle w:val="Bibliography"/>
      </w:pPr>
      <w:r>
        <w:t xml:space="preserve">Lehne, M., Engel, P. P., Rohrmeier, M., Menninghaus,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5BE0C18E" w14:textId="77777777" w:rsidR="004F2335" w:rsidRDefault="004F2335" w:rsidP="004F2335">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586E5F05" w14:textId="77777777" w:rsidR="004F2335" w:rsidRDefault="004F2335" w:rsidP="004F2335">
      <w:pPr>
        <w:pStyle w:val="Bibliography"/>
      </w:pPr>
      <w:r>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1D401504" w14:textId="77777777" w:rsidR="004F2335" w:rsidRDefault="004F2335" w:rsidP="004F2335">
      <w:pPr>
        <w:pStyle w:val="Bibliography"/>
      </w:pPr>
      <w:r>
        <w:t xml:space="preserve">Lieberman, M. D., Eisenberger, N. I., Crockett, M. J., Tom, S. M., Pfeifer, J. H., &amp; Way, B. M. (2007). Putting Feelings Into Words Affect Labeling Disrupts Amygdala Activity in Response to Affective Stimuli. </w:t>
      </w:r>
      <w:r>
        <w:rPr>
          <w:i/>
          <w:iCs/>
        </w:rPr>
        <w:t>Psychological Science</w:t>
      </w:r>
      <w:r>
        <w:t xml:space="preserve">, </w:t>
      </w:r>
      <w:r>
        <w:rPr>
          <w:i/>
          <w:iCs/>
        </w:rPr>
        <w:t>18</w:t>
      </w:r>
      <w:r>
        <w:t>(5), 421–428. https://doi.org/10.1111/j.1467-9280.2007.01916.x</w:t>
      </w:r>
    </w:p>
    <w:p w14:paraId="3E72F7E5" w14:textId="77777777" w:rsidR="004F2335" w:rsidRDefault="004F2335" w:rsidP="004F2335">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5B9CE3EE" w14:textId="77777777" w:rsidR="004F2335" w:rsidRDefault="004F2335" w:rsidP="004F2335">
      <w:pPr>
        <w:pStyle w:val="Bibliography"/>
      </w:pPr>
      <w:r>
        <w:t xml:space="preserve">Mauss, I. B., Levenson, R. W., McCarter, L., Wilhelm, F. H., &amp; Gross, J. J. (2005). The tie that binds? Coherence among emotion experience, behavior, and physiology. </w:t>
      </w:r>
      <w:r>
        <w:rPr>
          <w:i/>
          <w:iCs/>
        </w:rPr>
        <w:t>Emotion</w:t>
      </w:r>
      <w:r>
        <w:t xml:space="preserve">, </w:t>
      </w:r>
      <w:r>
        <w:rPr>
          <w:i/>
          <w:iCs/>
        </w:rPr>
        <w:t>5</w:t>
      </w:r>
      <w:r>
        <w:t>(2), 175–190. https://doi.org/10.1037/1528-3542.5.2.175</w:t>
      </w:r>
    </w:p>
    <w:p w14:paraId="2CE11633" w14:textId="77777777" w:rsidR="004F2335" w:rsidRDefault="004F2335" w:rsidP="004F2335">
      <w:pPr>
        <w:pStyle w:val="Bibliography"/>
      </w:pPr>
      <w:r>
        <w:t xml:space="preserve">McFee, B., Raffel, C., Liang, D., Ellis, D. P., McVicar, M., Battenberg, E., &amp; Nieto, O. (2015). librosa: Audio and music signal analysis in python. </w:t>
      </w:r>
      <w:r>
        <w:rPr>
          <w:i/>
          <w:iCs/>
        </w:rPr>
        <w:t>Proceedings of the 14th python in science conference</w:t>
      </w:r>
      <w:r>
        <w:t xml:space="preserve">, </w:t>
      </w:r>
      <w:r>
        <w:rPr>
          <w:i/>
          <w:iCs/>
        </w:rPr>
        <w:t>8</w:t>
      </w:r>
      <w:r>
        <w:t>.</w:t>
      </w:r>
    </w:p>
    <w:p w14:paraId="521D7C37" w14:textId="77777777" w:rsidR="004F2335" w:rsidRDefault="004F2335" w:rsidP="004F2335">
      <w:pPr>
        <w:pStyle w:val="Bibliography"/>
      </w:pPr>
      <w:r>
        <w:t xml:space="preserve">Mueller, S., Wang, D., Fox, M. D., Yeo, B. T. T., Sepulcre, J., Sabuncu,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50333414" w14:textId="77777777" w:rsidR="004F2335" w:rsidRDefault="004F2335" w:rsidP="004F2335">
      <w:pPr>
        <w:pStyle w:val="Bibliography"/>
      </w:pPr>
      <w:r>
        <w:lastRenderedPageBreak/>
        <w:t xml:space="preserve">Mumford, J. (Director). (2017). </w:t>
      </w:r>
      <w:r>
        <w:rPr>
          <w:i/>
          <w:iCs/>
        </w:rPr>
        <w:t>How to use FEAT while skipping registration</w:t>
      </w:r>
      <w:r>
        <w:t xml:space="preserve"> [Digital]. Youtube. https://www.youtube.com/watch?v=U3tG7JMEf7M&amp;t=12s</w:t>
      </w:r>
    </w:p>
    <w:p w14:paraId="5761C4E5" w14:textId="77777777" w:rsidR="004F2335" w:rsidRDefault="004F2335" w:rsidP="004F2335">
      <w:pPr>
        <w:pStyle w:val="Bibliography"/>
      </w:pPr>
      <w:r>
        <w:t xml:space="preserve">Nastase, S. A., Goldstein, A., &amp; Hasson, U. (2020). Keep it real: Rethinking the primacy of experimental control in cognitive neuroscience. </w:t>
      </w:r>
      <w:r>
        <w:rPr>
          <w:i/>
          <w:iCs/>
        </w:rPr>
        <w:t>NeuroImage</w:t>
      </w:r>
      <w:r>
        <w:t xml:space="preserve">, </w:t>
      </w:r>
      <w:r>
        <w:rPr>
          <w:i/>
          <w:iCs/>
        </w:rPr>
        <w:t>222</w:t>
      </w:r>
      <w:r>
        <w:t>, 117254. https://doi.org/10.1016/j.neuroimage.2020.117254</w:t>
      </w:r>
    </w:p>
    <w:p w14:paraId="5CCB7907" w14:textId="77777777" w:rsidR="004F2335" w:rsidRDefault="004F2335" w:rsidP="004F2335">
      <w:pPr>
        <w:pStyle w:val="Bibliography"/>
      </w:pPr>
      <w:r>
        <w:t xml:space="preserve">Nummenmaa, L., Glerean,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04EEFAB5" w14:textId="77777777" w:rsidR="004F2335" w:rsidRDefault="004F2335" w:rsidP="004F2335">
      <w:pPr>
        <w:pStyle w:val="Bibliography"/>
      </w:pPr>
      <w:r>
        <w:t xml:space="preserve">Ochsner, K. N., Knierim, K., Ludlow, D. H., Hanelin, J., Ramachandran, T., Glover, G., &amp; Mackey, S. C. (2004). Reflecting upon Feel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5F149A37" w14:textId="77777777" w:rsidR="004F2335" w:rsidRDefault="004F2335" w:rsidP="004F2335">
      <w:pPr>
        <w:pStyle w:val="Bibliography"/>
      </w:pPr>
      <w:r>
        <w:t xml:space="preserve">OpenAI. (2023). </w:t>
      </w:r>
      <w:r>
        <w:rPr>
          <w:i/>
          <w:iCs/>
        </w:rPr>
        <w:t>Whisper</w:t>
      </w:r>
      <w:r>
        <w:t xml:space="preserve"> [Computer software]. https://github.com/openai/whisper</w:t>
      </w:r>
    </w:p>
    <w:p w14:paraId="346D0D1E" w14:textId="77777777" w:rsidR="004F2335" w:rsidRDefault="004F2335" w:rsidP="004F2335">
      <w:pPr>
        <w:pStyle w:val="Bibliography"/>
      </w:pPr>
      <w:r>
        <w:t xml:space="preserve">Peirce, J., Gray, J. R., Simpson, S., MacAskill, M., Höchenberger, R., Sogo, H., Kastman, E., &amp; Lindeløv, J. K. (2019). PsychoPy2: Experiments in behavior made easy. </w:t>
      </w:r>
      <w:r>
        <w:rPr>
          <w:i/>
          <w:iCs/>
        </w:rPr>
        <w:t>Behavior Research Methods</w:t>
      </w:r>
      <w:r>
        <w:t xml:space="preserve">, </w:t>
      </w:r>
      <w:r>
        <w:rPr>
          <w:i/>
          <w:iCs/>
        </w:rPr>
        <w:t>51</w:t>
      </w:r>
      <w:r>
        <w:t>(1), 195–203. https://doi.org/10.3758/s13428-018-01193-y</w:t>
      </w:r>
    </w:p>
    <w:p w14:paraId="569D0945" w14:textId="77777777" w:rsidR="004F2335" w:rsidRDefault="004F2335" w:rsidP="004F2335">
      <w:pPr>
        <w:pStyle w:val="Bibliography"/>
      </w:pPr>
      <w:r>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61797FF2" w14:textId="77777777" w:rsidR="004F2335" w:rsidRDefault="004F2335" w:rsidP="004F2335">
      <w:pPr>
        <w:pStyle w:val="Bibliography"/>
      </w:pPr>
      <w:r>
        <w:t xml:space="preserve">Power, J. D., Barnes, K. A., Snyder, A. Z., Schlaggar, B. L., &amp; Petersen, S. E. (2012). Spurious but systematic correlations in functional connectivity MRI networks arise from subject motion. </w:t>
      </w:r>
      <w:r>
        <w:rPr>
          <w:i/>
          <w:iCs/>
        </w:rPr>
        <w:t>NeuroImage</w:t>
      </w:r>
      <w:r>
        <w:t xml:space="preserve">, </w:t>
      </w:r>
      <w:r>
        <w:rPr>
          <w:i/>
          <w:iCs/>
        </w:rPr>
        <w:t>59</w:t>
      </w:r>
      <w:r>
        <w:t>(3), 2142–2154. https://doi.org/10.1016/j.neuroimage.2011.10.018</w:t>
      </w:r>
    </w:p>
    <w:p w14:paraId="0D2E45A0" w14:textId="77777777" w:rsidR="004F2335" w:rsidRDefault="004F2335" w:rsidP="004F2335">
      <w:pPr>
        <w:pStyle w:val="Bibliography"/>
      </w:pPr>
      <w:r>
        <w:t xml:space="preserve">Power, J. D., Cohen, A. L., Nelson, S. M., Wig, G. S., Barnes, K. A., Church, J. A., Vogel, A. C., Laumann, T. O., Miezin, F. M., Schlaggar, B. L., &amp; Petersen, S. E. (2011). Functional </w:t>
      </w:r>
      <w:r>
        <w:lastRenderedPageBreak/>
        <w:t xml:space="preserve">Network Organization of the Human Brain. </w:t>
      </w:r>
      <w:r>
        <w:rPr>
          <w:i/>
          <w:iCs/>
        </w:rPr>
        <w:t>Neuron</w:t>
      </w:r>
      <w:r>
        <w:t xml:space="preserve">, </w:t>
      </w:r>
      <w:r>
        <w:rPr>
          <w:i/>
          <w:iCs/>
        </w:rPr>
        <w:t>72</w:t>
      </w:r>
      <w:r>
        <w:t>(4), 665–678. https://doi.org/10.1016/j.neuron.2011.09.006</w:t>
      </w:r>
    </w:p>
    <w:p w14:paraId="4331D561" w14:textId="77777777" w:rsidR="004F2335" w:rsidRDefault="004F2335" w:rsidP="004F2335">
      <w:pPr>
        <w:pStyle w:val="Bibliography"/>
      </w:pPr>
      <w:r>
        <w:t xml:space="preserve">Power, J. D., Schlaggar, B. L., &amp; Petersen, S. E. (2014). Studying Brain Organization via Spontaneous fMRI Signal. </w:t>
      </w:r>
      <w:r>
        <w:rPr>
          <w:i/>
          <w:iCs/>
        </w:rPr>
        <w:t>Neuron</w:t>
      </w:r>
      <w:r>
        <w:t xml:space="preserve">, </w:t>
      </w:r>
      <w:r>
        <w:rPr>
          <w:i/>
          <w:iCs/>
        </w:rPr>
        <w:t>84</w:t>
      </w:r>
      <w:r>
        <w:t>(4), 681–696. https://doi.org/10.1016/j.neuron.2014.09.007</w:t>
      </w:r>
    </w:p>
    <w:p w14:paraId="69D3C44D" w14:textId="77777777" w:rsidR="004F2335" w:rsidRDefault="004F2335" w:rsidP="004F2335">
      <w:pPr>
        <w:pStyle w:val="Bibliography"/>
      </w:pPr>
      <w:r>
        <w:t xml:space="preserve">Raz, G., Winetraub, Y., Jacob, Y., Kinreich, S., Maron-Katz, A., Shaham, G., Podlipsky, I., Gilam, G., Soreq, E., &amp; Hendler, T. (2012). Portraying emotions at their unfolding: A multilayered approach for probing dynamics of neural networks. </w:t>
      </w:r>
      <w:r>
        <w:rPr>
          <w:i/>
          <w:iCs/>
        </w:rPr>
        <w:t>NeuroImage</w:t>
      </w:r>
      <w:r>
        <w:t xml:space="preserve">, </w:t>
      </w:r>
      <w:r>
        <w:rPr>
          <w:i/>
          <w:iCs/>
        </w:rPr>
        <w:t>60</w:t>
      </w:r>
      <w:r>
        <w:t>(2), 1448–1461. https://doi.org/10.1016/j.neuroimage.2011.12.084</w:t>
      </w:r>
    </w:p>
    <w:p w14:paraId="7C1EA48C" w14:textId="77777777" w:rsidR="004F2335" w:rsidRDefault="004F2335" w:rsidP="004F2335">
      <w:pPr>
        <w:pStyle w:val="Bibliography"/>
      </w:pPr>
      <w:r>
        <w:t xml:space="preserve">Reilly, J., Ulichney, V., Sacks, B., Duncan, A., Weinstein, S. M., Giovannetti, T., Helion, C., &amp; Cooney, G. (2023). Dynamics of Language Use and Alignment in Different-Age Conversation Partners. </w:t>
      </w:r>
      <w:r>
        <w:rPr>
          <w:i/>
          <w:iCs/>
        </w:rPr>
        <w:t>PsyArxiv</w:t>
      </w:r>
      <w:r>
        <w:t>. https://doi.org/10.31234/osf.io/3crua</w:t>
      </w:r>
    </w:p>
    <w:p w14:paraId="3E9B8240" w14:textId="77777777" w:rsidR="004F2335" w:rsidRDefault="004F2335" w:rsidP="004F2335">
      <w:pPr>
        <w:pStyle w:val="Bibliography"/>
      </w:pPr>
      <w:r>
        <w:t xml:space="preserve">Roese, N. J., &amp; Vohs, K. D. (2012). Hindsight Bias. </w:t>
      </w:r>
      <w:r>
        <w:rPr>
          <w:i/>
          <w:iCs/>
        </w:rPr>
        <w:t>Perspectives on Psychological Science</w:t>
      </w:r>
      <w:r>
        <w:t xml:space="preserve">, </w:t>
      </w:r>
      <w:r>
        <w:rPr>
          <w:i/>
          <w:iCs/>
        </w:rPr>
        <w:t>7</w:t>
      </w:r>
      <w:r>
        <w:t>(5), 411–426. https://doi.org/10.1177/1745691612454303</w:t>
      </w:r>
    </w:p>
    <w:p w14:paraId="6EE0A099" w14:textId="77777777" w:rsidR="004F2335" w:rsidRDefault="004F2335" w:rsidP="004F2335">
      <w:pPr>
        <w:pStyle w:val="Bibliography"/>
      </w:pPr>
      <w:r>
        <w:t xml:space="preserve">Ruef, A. M., &amp; Levenson, R. W. (2007). Continuous Measurement of Emotion:The Affect Rating Dial. In J. A. Coan &amp; J. J. B. Allen (Eds.), </w:t>
      </w:r>
      <w:r>
        <w:rPr>
          <w:i/>
          <w:iCs/>
        </w:rPr>
        <w:t>Handbook of Emotion Elicitation and Assessment</w:t>
      </w:r>
      <w:r>
        <w:t xml:space="preserve"> (pp. 286–297). Oxford University PressNew York, NY. https://doi.org/10.1093/oso/9780195169157.003.0018</w:t>
      </w:r>
    </w:p>
    <w:p w14:paraId="3A7DF522" w14:textId="77777777" w:rsidR="004F2335" w:rsidRDefault="004F2335" w:rsidP="004F2335">
      <w:pPr>
        <w:pStyle w:val="Bibliography"/>
      </w:pPr>
      <w:r>
        <w:t xml:space="preserve">Saarimäki, H. (2021). Naturalistic Stimuli in Affective Neuroimaging: A Review. </w:t>
      </w:r>
      <w:r>
        <w:rPr>
          <w:i/>
          <w:iCs/>
        </w:rPr>
        <w:t>Frontiers in Human Neuroscience</w:t>
      </w:r>
      <w:r>
        <w:t xml:space="preserve">, </w:t>
      </w:r>
      <w:r>
        <w:rPr>
          <w:i/>
          <w:iCs/>
        </w:rPr>
        <w:t>15</w:t>
      </w:r>
      <w:r>
        <w:t>, 675068. https://doi.org/10.3389/fnhum.2021.675068</w:t>
      </w:r>
    </w:p>
    <w:p w14:paraId="0D31F465" w14:textId="77777777" w:rsidR="004F2335" w:rsidRDefault="004F2335" w:rsidP="004F2335">
      <w:pPr>
        <w:pStyle w:val="Bibliography"/>
      </w:pPr>
      <w:r>
        <w:t xml:space="preserve">Sawahata,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50796E67" w14:textId="77777777" w:rsidR="004F2335" w:rsidRDefault="004F2335" w:rsidP="004F2335">
      <w:pPr>
        <w:pStyle w:val="Bibliography"/>
      </w:pPr>
      <w:r>
        <w:t xml:space="preserve">Schaefer, A., Kong, R., Gordon, E. M., Laumann, T. O., Zuo, X.-N., Holmes, A. J., Eickhoff, S. B., &amp; Yeo, B. T. T. (2018). Local-Global Parcellation of the Human Cerebral Cortex from </w:t>
      </w:r>
      <w:r>
        <w:lastRenderedPageBreak/>
        <w:t xml:space="preserve">Intrinsic Functional Connectivity MRI. </w:t>
      </w:r>
      <w:r>
        <w:rPr>
          <w:i/>
          <w:iCs/>
        </w:rPr>
        <w:t>Cerebral Cortex</w:t>
      </w:r>
      <w:r>
        <w:t xml:space="preserve">, </w:t>
      </w:r>
      <w:r>
        <w:rPr>
          <w:i/>
          <w:iCs/>
        </w:rPr>
        <w:t>28</w:t>
      </w:r>
      <w:r>
        <w:t>(9), 3095–3114. https://doi.org/10.1093/cercor/bhx179</w:t>
      </w:r>
    </w:p>
    <w:p w14:paraId="5D8D4998" w14:textId="77777777" w:rsidR="004F2335" w:rsidRDefault="004F2335" w:rsidP="004F2335">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104D46CE" w14:textId="77777777" w:rsidR="004F2335" w:rsidRDefault="004F2335" w:rsidP="004F2335">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7FA2069A" w14:textId="77777777" w:rsidR="004F2335" w:rsidRDefault="004F2335" w:rsidP="004F2335">
      <w:pPr>
        <w:pStyle w:val="Bibliography"/>
      </w:pPr>
      <w:r>
        <w:t xml:space="preserve">Simony, E., &amp; Chang, C. (2020). Analysis of stimulus-induced brain dynamics during naturalistic paradigms. </w:t>
      </w:r>
      <w:r>
        <w:rPr>
          <w:i/>
          <w:iCs/>
        </w:rPr>
        <w:t>NeuroImage</w:t>
      </w:r>
      <w:r>
        <w:t xml:space="preserve">, </w:t>
      </w:r>
      <w:r>
        <w:rPr>
          <w:i/>
          <w:iCs/>
        </w:rPr>
        <w:t>216</w:t>
      </w:r>
      <w:r>
        <w:t>, 116461. https://doi.org/10.1016/j.neuroimage.2019.116461</w:t>
      </w:r>
    </w:p>
    <w:p w14:paraId="05E443E0" w14:textId="77777777" w:rsidR="004F2335" w:rsidRDefault="004F2335" w:rsidP="004F2335">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210C9AA7" w14:textId="77777777" w:rsidR="004F2335" w:rsidRDefault="004F2335" w:rsidP="004F2335">
      <w:pPr>
        <w:pStyle w:val="Bibliography"/>
      </w:pPr>
      <w:r>
        <w:t xml:space="preserve">Sonkusar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7B95CDEF" w14:textId="77777777" w:rsidR="004F2335" w:rsidRDefault="004F2335" w:rsidP="004F2335">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3D0A3ECA" w14:textId="77777777" w:rsidR="004F2335" w:rsidRDefault="004F2335" w:rsidP="004F2335">
      <w:pPr>
        <w:pStyle w:val="Bibliography"/>
      </w:pPr>
      <w:r>
        <w:t xml:space="preserve">Taylor, S. F., Phan, K. L., Decker, L. R., &amp; Liberzon, I. (2003). Subjective rating of emotionally salient stimuli modulates neural activity. </w:t>
      </w:r>
      <w:r>
        <w:rPr>
          <w:i/>
          <w:iCs/>
        </w:rPr>
        <w:t>NeuroImage</w:t>
      </w:r>
      <w:r>
        <w:t xml:space="preserve">, </w:t>
      </w:r>
      <w:r>
        <w:rPr>
          <w:i/>
          <w:iCs/>
        </w:rPr>
        <w:t>18</w:t>
      </w:r>
      <w:r>
        <w:t>(3), 650–659. https://doi.org/10.1016/S1053-8119(02)00051-4</w:t>
      </w:r>
    </w:p>
    <w:p w14:paraId="4D1793B0" w14:textId="77777777" w:rsidR="004F2335" w:rsidRDefault="004F2335" w:rsidP="004F2335">
      <w:pPr>
        <w:pStyle w:val="Bibliography"/>
      </w:pPr>
      <w:r>
        <w:t xml:space="preserve">Teresa Jacobson Kimberley, Kimberley, T. J., Dana D. Birkholz, Birkholz, D. D., Renee A. Hancock, Hancock, R. A., Sarah M. VonBank, VonBank, S. M., Teresa N. Werth, &amp; </w:t>
      </w:r>
      <w:r>
        <w:lastRenderedPageBreak/>
        <w:t xml:space="preserve">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1C89ABA5" w14:textId="77777777" w:rsidR="004F2335" w:rsidRDefault="004F2335" w:rsidP="004F2335">
      <w:pPr>
        <w:pStyle w:val="Bibliography"/>
      </w:pPr>
      <w:r>
        <w:t xml:space="preserve">Tzourio-Mazoyer, N., Landeau, B., Papathanassiou, D., Crivello, F., Etard, O., Delcroix, N., Mazoyer, B., &amp; Joliot, M. (2002). Automated anatomical labeling of activations in SPM using a macroscopic anatomical parcellation of the MNI MRI single-subject brain. </w:t>
      </w:r>
      <w:r>
        <w:rPr>
          <w:i/>
          <w:iCs/>
        </w:rPr>
        <w:t>NeuroImage</w:t>
      </w:r>
      <w:r>
        <w:t xml:space="preserve">, </w:t>
      </w:r>
      <w:r>
        <w:rPr>
          <w:i/>
          <w:iCs/>
        </w:rPr>
        <w:t>15</w:t>
      </w:r>
      <w:r>
        <w:t>(1), 273–289. https://doi.org/10.1006/nimg.2001.0978</w:t>
      </w:r>
    </w:p>
    <w:p w14:paraId="688A9136" w14:textId="77777777" w:rsidR="004F2335" w:rsidRDefault="004F2335" w:rsidP="004F2335">
      <w:pPr>
        <w:pStyle w:val="Bibliography"/>
      </w:pPr>
      <w:r>
        <w:t xml:space="preserve">Valentin Wagner, Wagner, V., Mathias Scharinger, Scharinger, M., Christine A. Knoop, Knoop, C. A., Winfried Menninghaus, &amp; Menninghaus, W. (2020). Effects of continuous self-reporting on aesthetic evaluation and emotional responses. </w:t>
      </w:r>
      <w:r>
        <w:rPr>
          <w:i/>
          <w:iCs/>
        </w:rPr>
        <w:t>Poetics</w:t>
      </w:r>
      <w:r>
        <w:t xml:space="preserve">, </w:t>
      </w:r>
      <w:r>
        <w:rPr>
          <w:i/>
          <w:iCs/>
        </w:rPr>
        <w:t>85</w:t>
      </w:r>
      <w:r>
        <w:t>, 101497. https://doi.org/10.1016/j.poetic.2020.101497</w:t>
      </w:r>
    </w:p>
    <w:p w14:paraId="26F1AE45" w14:textId="77777777" w:rsidR="004F2335" w:rsidRDefault="004F2335" w:rsidP="004F2335">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20B744E4" w14:textId="77777777" w:rsidR="004F2335" w:rsidRDefault="004F2335" w:rsidP="004F2335">
      <w:pPr>
        <w:pStyle w:val="Bibliography"/>
      </w:pPr>
      <w:r>
        <w:t xml:space="preserve">van Rossum, G. (1995). </w:t>
      </w:r>
      <w:r>
        <w:rPr>
          <w:i/>
          <w:iCs/>
        </w:rPr>
        <w:t>Python tutorial</w:t>
      </w:r>
      <w:r>
        <w:t xml:space="preserve"> (Version Technical Report CS-R9526) [Python].</w:t>
      </w:r>
    </w:p>
    <w:p w14:paraId="31DA9EAB" w14:textId="77777777" w:rsidR="004F2335" w:rsidRDefault="004F2335" w:rsidP="004F2335">
      <w:pPr>
        <w:pStyle w:val="Bibliography"/>
      </w:pPr>
      <w:r>
        <w:t xml:space="preserve">Wager, T. D., Jonides, J., &amp; Reading, S. (2004). Neuroimaging studies of shifting attention: A meta-analysis. </w:t>
      </w:r>
      <w:r>
        <w:rPr>
          <w:i/>
          <w:iCs/>
        </w:rPr>
        <w:t>NeuroImage</w:t>
      </w:r>
      <w:r>
        <w:t xml:space="preserve">, </w:t>
      </w:r>
      <w:r>
        <w:rPr>
          <w:i/>
          <w:iCs/>
        </w:rPr>
        <w:t>22</w:t>
      </w:r>
      <w:r>
        <w:t>(4), 1679–1693. https://doi.org/10.1016/j.neuroimage.2004.03.052</w:t>
      </w:r>
    </w:p>
    <w:p w14:paraId="2B05D6AC" w14:textId="77777777" w:rsidR="004F2335" w:rsidRDefault="004F2335" w:rsidP="004F2335">
      <w:pPr>
        <w:pStyle w:val="Bibliography"/>
      </w:pPr>
      <w:r>
        <w:t xml:space="preserve">Wallentin, M., Nielsen, A. H., Vuust, P., Dohn, A., Roepstorff, A., &amp; Lund, T. E. (2011). Amygdala and heart rate variability responses from listening to emotionally intense parts of a story. </w:t>
      </w:r>
      <w:r>
        <w:rPr>
          <w:i/>
          <w:iCs/>
        </w:rPr>
        <w:t>NeuroImage</w:t>
      </w:r>
      <w:r>
        <w:t xml:space="preserve">, </w:t>
      </w:r>
      <w:r>
        <w:rPr>
          <w:i/>
          <w:iCs/>
        </w:rPr>
        <w:t>58</w:t>
      </w:r>
      <w:r>
        <w:t>(3), 963–973. https://doi.org/10.1016/j.neuroimage.2011.06.077</w:t>
      </w:r>
    </w:p>
    <w:p w14:paraId="1A094214" w14:textId="77777777" w:rsidR="004F2335" w:rsidRDefault="004F2335" w:rsidP="004F2335">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7038B894" w14:textId="77777777" w:rsidR="004F2335" w:rsidRDefault="004F2335" w:rsidP="004F2335">
      <w:pPr>
        <w:pStyle w:val="Bibliography"/>
      </w:pPr>
      <w:r>
        <w:lastRenderedPageBreak/>
        <w:t xml:space="preserve">Woo, C.-W., Krishnan, A., &amp; Wager, T. D. (2014). Cluster-extent based thresholding in fMRI analyses: Pitfalls and recommendations. </w:t>
      </w:r>
      <w:r>
        <w:rPr>
          <w:i/>
          <w:iCs/>
        </w:rPr>
        <w:t>NeuroImage</w:t>
      </w:r>
      <w:r>
        <w:t xml:space="preserve">, </w:t>
      </w:r>
      <w:r>
        <w:rPr>
          <w:i/>
          <w:iCs/>
        </w:rPr>
        <w:t>91</w:t>
      </w:r>
      <w:r>
        <w:t>, 412–419. https://doi.org/10.1016/j.neuroimage.2013.12.058</w:t>
      </w:r>
    </w:p>
    <w:p w14:paraId="4B0DF243" w14:textId="77777777" w:rsidR="004F2335" w:rsidRDefault="004F2335" w:rsidP="004F2335">
      <w:pPr>
        <w:pStyle w:val="Bibliography"/>
      </w:pPr>
      <w:r>
        <w:t xml:space="preserve">Yarkoni, T., Poldrack, R. A., Nichols, T. E., Van Essen, D. C., &amp; Wager, T. D. (2011). NeuroSynth: A new platform for large-scale automated synthesis of human functional neuroimaging data. </w:t>
      </w:r>
      <w:r>
        <w:rPr>
          <w:i/>
          <w:iCs/>
        </w:rPr>
        <w:t>Frontiers in Neuroinformatics</w:t>
      </w:r>
      <w:r>
        <w:t xml:space="preserve">, </w:t>
      </w:r>
      <w:r>
        <w:rPr>
          <w:i/>
          <w:iCs/>
        </w:rPr>
        <w:t>5</w:t>
      </w:r>
      <w:r>
        <w:t>. https://doi.org/10.3389/conf.fninf.2011.08.00058</w:t>
      </w:r>
    </w:p>
    <w:p w14:paraId="7113CEC7" w14:textId="77777777" w:rsidR="004F2335" w:rsidRDefault="004F2335" w:rsidP="004F2335">
      <w:pPr>
        <w:pStyle w:val="Bibliography"/>
      </w:pPr>
      <w:r>
        <w:t xml:space="preserve">Yeo, B. T. T., Krienen, F. M., Sepulcre, J., Sabuncu, M. R., Lashkari, D., Hollinshead, M., Roffman, J. L., Smoller, J. W., Zöllei, L., Polimeni, J. R., Fischl, B., Liu, H., &amp; Buckner, R. L. (2011). The organization of the human cerebral cortex estimated by intrinsic functional connectivity. </w:t>
      </w:r>
      <w:r>
        <w:rPr>
          <w:i/>
          <w:iCs/>
        </w:rPr>
        <w:t>Journal of Neurophysiology</w:t>
      </w:r>
      <w:r>
        <w:t xml:space="preserve">, </w:t>
      </w:r>
      <w:r>
        <w:rPr>
          <w:i/>
          <w:iCs/>
        </w:rPr>
        <w:t>106</w:t>
      </w:r>
      <w:r>
        <w:t>(3), 1125–1165. https://doi.org/10.1152/jn.00338.2011</w:t>
      </w:r>
    </w:p>
    <w:p w14:paraId="1FF08B5A" w14:textId="77777777" w:rsidR="004F2335" w:rsidRDefault="004F2335" w:rsidP="004F2335">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27C7B2FD"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Billy Mitchell" w:date="2024-10-16T19:31:00Z" w:initials="BM">
    <w:p w14:paraId="36EC9E54" w14:textId="77777777" w:rsidR="00400CBA" w:rsidRDefault="00400CBA" w:rsidP="00400CBA">
      <w:pPr>
        <w:pStyle w:val="CommentText"/>
      </w:pPr>
      <w:r>
        <w:rPr>
          <w:rStyle w:val="CommentReference"/>
        </w:rPr>
        <w:annotationRef/>
      </w:r>
      <w:r>
        <w:rPr>
          <w:lang w:val="en-US"/>
        </w:rPr>
        <w:t xml:space="preserve">REMOVED: Substantively different explicit rating behaviors between runs could indicate substantively different underlying cognitive phenomena which could make combining data across runs mislea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EC9E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CB55B3E" w16cex:dateUtc="2024-10-16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EC9E54" w16cid:durableId="1CB55B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ED96F" w14:textId="77777777" w:rsidR="00B5750A" w:rsidRDefault="00B5750A" w:rsidP="00D76A10">
      <w:pPr>
        <w:spacing w:line="240" w:lineRule="auto"/>
      </w:pPr>
      <w:r>
        <w:separator/>
      </w:r>
    </w:p>
  </w:endnote>
  <w:endnote w:type="continuationSeparator" w:id="0">
    <w:p w14:paraId="2F67DDBC" w14:textId="77777777" w:rsidR="00B5750A" w:rsidRDefault="00B5750A"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A1A60E11-147C-4FF1-9167-32FAADCAEAD0}"/>
    <w:embedBold r:id="rId2" w:fontKey="{7723D111-BDFB-4145-AB7B-0A4379A44707}"/>
    <w:embedItalic r:id="rId3" w:fontKey="{5076E3DA-5787-409A-A9D4-6FA972950530}"/>
    <w:embedBoldItalic r:id="rId4" w:fontKey="{046EB335-AC48-410E-84A2-973D7575ADD9}"/>
  </w:font>
  <w:font w:name="Cambria Math">
    <w:panose1 w:val="02040503050406030204"/>
    <w:charset w:val="00"/>
    <w:family w:val="roman"/>
    <w:pitch w:val="variable"/>
    <w:sig w:usb0="E00006FF" w:usb1="420024FF" w:usb2="02000000" w:usb3="00000000" w:csb0="0000019F" w:csb1="00000000"/>
    <w:embedRegular r:id="rId5" w:fontKey="{89FE6386-D3B9-4C87-93AC-2C0A1AA1C399}"/>
  </w:font>
  <w:font w:name="Merriweather">
    <w:charset w:val="00"/>
    <w:family w:val="auto"/>
    <w:pitch w:val="variable"/>
    <w:sig w:usb0="20000207" w:usb1="00000002" w:usb2="00000000" w:usb3="00000000" w:csb0="00000197" w:csb1="00000000"/>
    <w:embedRegular r:id="rId6" w:fontKey="{E6E2348F-8C8A-4355-B06C-7EF3D7F8F972}"/>
  </w:font>
  <w:font w:name="Calibri">
    <w:panose1 w:val="020F0502020204030204"/>
    <w:charset w:val="00"/>
    <w:family w:val="swiss"/>
    <w:pitch w:val="variable"/>
    <w:sig w:usb0="E4002EFF" w:usb1="C000247B" w:usb2="00000009" w:usb3="00000000" w:csb0="000001FF" w:csb1="00000000"/>
    <w:embedRegular r:id="rId7" w:fontKey="{3FC29A6E-B4ED-4FAE-98E9-FD3EE7F28186}"/>
  </w:font>
  <w:font w:name="Cambria">
    <w:panose1 w:val="02040503050406030204"/>
    <w:charset w:val="00"/>
    <w:family w:val="roman"/>
    <w:pitch w:val="variable"/>
    <w:sig w:usb0="E00006FF" w:usb1="420024FF" w:usb2="02000000" w:usb3="00000000" w:csb0="0000019F" w:csb1="00000000"/>
    <w:embedRegular r:id="rId8" w:fontKey="{25A7C746-BED8-4C53-9FE7-E9B5A37DA42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038A10" w14:textId="77777777" w:rsidR="00B5750A" w:rsidRDefault="00B5750A" w:rsidP="00D76A10">
      <w:pPr>
        <w:spacing w:line="240" w:lineRule="auto"/>
      </w:pPr>
      <w:r>
        <w:separator/>
      </w:r>
    </w:p>
  </w:footnote>
  <w:footnote w:type="continuationSeparator" w:id="0">
    <w:p w14:paraId="629096E4" w14:textId="77777777" w:rsidR="00B5750A" w:rsidRDefault="00B5750A"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16CD1"/>
    <w:rsid w:val="00024DDE"/>
    <w:rsid w:val="00035D67"/>
    <w:rsid w:val="000511D5"/>
    <w:rsid w:val="000D0A97"/>
    <w:rsid w:val="00120931"/>
    <w:rsid w:val="00126341"/>
    <w:rsid w:val="00127A38"/>
    <w:rsid w:val="0014627E"/>
    <w:rsid w:val="00167DA6"/>
    <w:rsid w:val="001B6626"/>
    <w:rsid w:val="001C09EC"/>
    <w:rsid w:val="001D1567"/>
    <w:rsid w:val="00227A75"/>
    <w:rsid w:val="002A2292"/>
    <w:rsid w:val="002B4D1F"/>
    <w:rsid w:val="002E2A96"/>
    <w:rsid w:val="002F2171"/>
    <w:rsid w:val="003125D9"/>
    <w:rsid w:val="0034534F"/>
    <w:rsid w:val="00351F68"/>
    <w:rsid w:val="00360020"/>
    <w:rsid w:val="00364897"/>
    <w:rsid w:val="003940FC"/>
    <w:rsid w:val="003C2D18"/>
    <w:rsid w:val="003C4EAE"/>
    <w:rsid w:val="003D7995"/>
    <w:rsid w:val="003E04D5"/>
    <w:rsid w:val="003F613E"/>
    <w:rsid w:val="00400CBA"/>
    <w:rsid w:val="0040488C"/>
    <w:rsid w:val="00405EA4"/>
    <w:rsid w:val="00406D36"/>
    <w:rsid w:val="00407C34"/>
    <w:rsid w:val="00434BCC"/>
    <w:rsid w:val="00446140"/>
    <w:rsid w:val="00451D5A"/>
    <w:rsid w:val="00460E9B"/>
    <w:rsid w:val="004617B9"/>
    <w:rsid w:val="00462E3A"/>
    <w:rsid w:val="004776BC"/>
    <w:rsid w:val="004A536E"/>
    <w:rsid w:val="004C0767"/>
    <w:rsid w:val="004C2DBE"/>
    <w:rsid w:val="004C4E17"/>
    <w:rsid w:val="004E1F46"/>
    <w:rsid w:val="004F2335"/>
    <w:rsid w:val="00510C6B"/>
    <w:rsid w:val="00527AC2"/>
    <w:rsid w:val="005466D0"/>
    <w:rsid w:val="00552A01"/>
    <w:rsid w:val="005A3E80"/>
    <w:rsid w:val="005D0E03"/>
    <w:rsid w:val="005D3927"/>
    <w:rsid w:val="005D5700"/>
    <w:rsid w:val="005D78AF"/>
    <w:rsid w:val="005F7535"/>
    <w:rsid w:val="00604E25"/>
    <w:rsid w:val="0061171F"/>
    <w:rsid w:val="00624DC7"/>
    <w:rsid w:val="006B1C79"/>
    <w:rsid w:val="006B3C12"/>
    <w:rsid w:val="006D3D76"/>
    <w:rsid w:val="00701D6A"/>
    <w:rsid w:val="007172F1"/>
    <w:rsid w:val="00745855"/>
    <w:rsid w:val="00745ABA"/>
    <w:rsid w:val="007772F8"/>
    <w:rsid w:val="00780A6F"/>
    <w:rsid w:val="00781D63"/>
    <w:rsid w:val="00785A46"/>
    <w:rsid w:val="007B1344"/>
    <w:rsid w:val="00826B05"/>
    <w:rsid w:val="008340FE"/>
    <w:rsid w:val="008438E1"/>
    <w:rsid w:val="00856F17"/>
    <w:rsid w:val="00862995"/>
    <w:rsid w:val="00862D6D"/>
    <w:rsid w:val="008840E7"/>
    <w:rsid w:val="00890300"/>
    <w:rsid w:val="00891CBC"/>
    <w:rsid w:val="00891EB6"/>
    <w:rsid w:val="008926E2"/>
    <w:rsid w:val="008C10A7"/>
    <w:rsid w:val="008D0391"/>
    <w:rsid w:val="008D4759"/>
    <w:rsid w:val="008E5266"/>
    <w:rsid w:val="008E6275"/>
    <w:rsid w:val="008F0A69"/>
    <w:rsid w:val="008F358B"/>
    <w:rsid w:val="008F518E"/>
    <w:rsid w:val="008F5F9D"/>
    <w:rsid w:val="009027B2"/>
    <w:rsid w:val="0093459D"/>
    <w:rsid w:val="009440B1"/>
    <w:rsid w:val="0095074B"/>
    <w:rsid w:val="00956966"/>
    <w:rsid w:val="009679E0"/>
    <w:rsid w:val="009826A7"/>
    <w:rsid w:val="00986859"/>
    <w:rsid w:val="009B1B62"/>
    <w:rsid w:val="009C0CFA"/>
    <w:rsid w:val="009F2A6F"/>
    <w:rsid w:val="00A07022"/>
    <w:rsid w:val="00A436E7"/>
    <w:rsid w:val="00A5738D"/>
    <w:rsid w:val="00A57B68"/>
    <w:rsid w:val="00A77E81"/>
    <w:rsid w:val="00A967C5"/>
    <w:rsid w:val="00A971C8"/>
    <w:rsid w:val="00A97CB0"/>
    <w:rsid w:val="00AF4E49"/>
    <w:rsid w:val="00AF6336"/>
    <w:rsid w:val="00B11CB8"/>
    <w:rsid w:val="00B4202D"/>
    <w:rsid w:val="00B45738"/>
    <w:rsid w:val="00B5750A"/>
    <w:rsid w:val="00B811D5"/>
    <w:rsid w:val="00B93F7B"/>
    <w:rsid w:val="00BC1A43"/>
    <w:rsid w:val="00BE2F62"/>
    <w:rsid w:val="00C11724"/>
    <w:rsid w:val="00C12F9C"/>
    <w:rsid w:val="00C24DCB"/>
    <w:rsid w:val="00C603BD"/>
    <w:rsid w:val="00C64255"/>
    <w:rsid w:val="00C64A9F"/>
    <w:rsid w:val="00C705EE"/>
    <w:rsid w:val="00C81BDA"/>
    <w:rsid w:val="00C918C3"/>
    <w:rsid w:val="00CD04BF"/>
    <w:rsid w:val="00CE37A4"/>
    <w:rsid w:val="00CE5853"/>
    <w:rsid w:val="00CF2D02"/>
    <w:rsid w:val="00D10890"/>
    <w:rsid w:val="00D61020"/>
    <w:rsid w:val="00D71BE0"/>
    <w:rsid w:val="00D7249E"/>
    <w:rsid w:val="00D76A10"/>
    <w:rsid w:val="00DA6B7E"/>
    <w:rsid w:val="00DC2666"/>
    <w:rsid w:val="00DE0869"/>
    <w:rsid w:val="00DE3855"/>
    <w:rsid w:val="00DE4F67"/>
    <w:rsid w:val="00DF18B4"/>
    <w:rsid w:val="00DF2D9B"/>
    <w:rsid w:val="00DF4D0D"/>
    <w:rsid w:val="00E16395"/>
    <w:rsid w:val="00E45777"/>
    <w:rsid w:val="00E531A3"/>
    <w:rsid w:val="00E81C39"/>
    <w:rsid w:val="00EB4DCB"/>
    <w:rsid w:val="00EB5818"/>
    <w:rsid w:val="00EE10FB"/>
    <w:rsid w:val="00EF26B5"/>
    <w:rsid w:val="00EF3E33"/>
    <w:rsid w:val="00F209AB"/>
    <w:rsid w:val="00F53CFE"/>
    <w:rsid w:val="00FD24F5"/>
    <w:rsid w:val="00FD2F46"/>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35</Pages>
  <Words>56187</Words>
  <Characters>320267</Characters>
  <Application>Microsoft Office Word</Application>
  <DocSecurity>0</DocSecurity>
  <Lines>2668</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20</cp:revision>
  <dcterms:created xsi:type="dcterms:W3CDTF">2024-09-23T00:54:00Z</dcterms:created>
  <dcterms:modified xsi:type="dcterms:W3CDTF">2024-10-17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7ay7m1o"/&gt;&lt;style id="http://www.zotero.org/styles/apa" locale="en-US" hasBibliography="1" bibliographyStyleHasBeenSet="1"/&gt;&lt;prefs&gt;&lt;pref name="fieldType" value="Field"/&gt;&lt;/prefs&gt;&lt;/data&gt;</vt:lpwstr>
  </property>
</Properties>
</file>